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9559CF" w:rsidRDefault="005A3F96">
      <w:pPr>
        <w:pStyle w:val="a5"/>
        <w:spacing w:line="480" w:lineRule="auto"/>
        <w:rPr>
          <w:i/>
          <w:iCs/>
        </w:rPr>
      </w:pPr>
      <w:r>
        <w:rPr>
          <w:i/>
          <w:iCs/>
        </w:rPr>
        <w:t>Running head: pest consumption by generalist predators</w:t>
      </w:r>
    </w:p>
    <w:p w:rsidR="009559CF" w:rsidRDefault="009559CF">
      <w:pPr>
        <w:pStyle w:val="a5"/>
        <w:spacing w:line="480" w:lineRule="auto"/>
        <w:rPr>
          <w:i/>
          <w:iCs/>
        </w:rPr>
      </w:pPr>
    </w:p>
    <w:p w:rsidR="009559CF" w:rsidRDefault="005A3F96">
      <w:pPr>
        <w:pStyle w:val="a5"/>
        <w:spacing w:line="480" w:lineRule="auto"/>
        <w:jc w:val="center"/>
        <w:rPr>
          <w:b/>
          <w:bCs/>
          <w:sz w:val="28"/>
          <w:szCs w:val="28"/>
        </w:rPr>
      </w:pPr>
      <w:r>
        <w:rPr>
          <w:b/>
          <w:bCs/>
          <w:sz w:val="28"/>
          <w:szCs w:val="28"/>
        </w:rPr>
        <w:t xml:space="preserve">Pest consumption by arthropod generalist predators increases with crop stage in organic and conventional </w:t>
      </w:r>
      <w:commentRangeStart w:id="0"/>
      <w:r>
        <w:rPr>
          <w:b/>
          <w:bCs/>
          <w:sz w:val="28"/>
          <w:szCs w:val="28"/>
        </w:rPr>
        <w:t>farms</w:t>
      </w:r>
      <w:commentRangeEnd w:id="0"/>
      <w:r>
        <w:commentReference w:id="0"/>
      </w:r>
      <w:r>
        <w:rPr>
          <w:b/>
          <w:bCs/>
          <w:sz w:val="28"/>
          <w:szCs w:val="28"/>
        </w:rPr>
        <w:t xml:space="preserve"> </w:t>
      </w:r>
    </w:p>
    <w:p w:rsidR="009559CF" w:rsidRDefault="009559CF">
      <w:pPr>
        <w:pStyle w:val="a5"/>
        <w:spacing w:line="480" w:lineRule="auto"/>
        <w:jc w:val="center"/>
        <w:rPr>
          <w:b/>
          <w:bCs/>
          <w:sz w:val="28"/>
          <w:szCs w:val="28"/>
        </w:rPr>
      </w:pPr>
    </w:p>
    <w:p w:rsidR="009559CF" w:rsidRDefault="005A3F96">
      <w:pPr>
        <w:spacing w:line="480" w:lineRule="auto"/>
        <w:jc w:val="center"/>
        <w:rPr>
          <w:vertAlign w:val="superscript"/>
        </w:rPr>
      </w:pPr>
      <w:r>
        <w:t>Gen-Chang Hsu</w:t>
      </w:r>
      <w:r>
        <w:rPr>
          <w:vertAlign w:val="superscript"/>
        </w:rPr>
        <w:t>1</w:t>
      </w:r>
      <w:r>
        <w:t xml:space="preserve">, </w:t>
      </w:r>
      <w:proofErr w:type="spellStart"/>
      <w:r>
        <w:t>Jia-Ang</w:t>
      </w:r>
      <w:proofErr w:type="spellEnd"/>
      <w:r>
        <w:t xml:space="preserve"> Ou</w:t>
      </w:r>
      <w:r>
        <w:rPr>
          <w:vertAlign w:val="superscript"/>
        </w:rPr>
        <w:t>2</w:t>
      </w:r>
      <w:r>
        <w:t>, and Chuan-Kai Ho</w:t>
      </w:r>
      <w:r>
        <w:rPr>
          <w:vertAlign w:val="superscript"/>
        </w:rPr>
        <w:t>1</w:t>
      </w:r>
      <w:proofErr w:type="gramStart"/>
      <w:r>
        <w:rPr>
          <w:vertAlign w:val="superscript"/>
        </w:rPr>
        <w:t>,2</w:t>
      </w:r>
      <w:proofErr w:type="gramEnd"/>
      <w:r>
        <w:rPr>
          <w:vertAlign w:val="superscript"/>
        </w:rPr>
        <w:t>*</w:t>
      </w:r>
    </w:p>
    <w:p w:rsidR="009559CF" w:rsidRDefault="009559CF">
      <w:pPr>
        <w:spacing w:line="480" w:lineRule="auto"/>
        <w:rPr>
          <w:vertAlign w:val="superscript"/>
        </w:rPr>
      </w:pPr>
    </w:p>
    <w:p w:rsidR="009559CF" w:rsidRDefault="005A3F96">
      <w:pPr>
        <w:spacing w:line="480" w:lineRule="auto"/>
      </w:pPr>
      <w:r>
        <w:rPr>
          <w:vertAlign w:val="superscript"/>
        </w:rPr>
        <w:t>1</w:t>
      </w:r>
      <w:r>
        <w:t>Department of Life Science, National Taiwan University, Taipei, Taiwan</w:t>
      </w:r>
    </w:p>
    <w:p w:rsidR="009559CF" w:rsidRDefault="005A3F96">
      <w:pPr>
        <w:spacing w:line="480" w:lineRule="auto"/>
      </w:pPr>
      <w:r>
        <w:rPr>
          <w:vertAlign w:val="superscript"/>
        </w:rPr>
        <w:t>2</w:t>
      </w:r>
      <w:r>
        <w:t>Institute of Ecology and Evolutionary Biology, National Taiwan University, Taipei, Taiwan</w:t>
      </w:r>
    </w:p>
    <w:p w:rsidR="009559CF" w:rsidRDefault="005A3F96">
      <w:pPr>
        <w:spacing w:line="480" w:lineRule="auto"/>
      </w:pPr>
      <w:r>
        <w:t xml:space="preserve">* Correspondence author.  </w:t>
      </w:r>
      <w:proofErr w:type="spellStart"/>
      <w:r>
        <w:t>ORCiD</w:t>
      </w:r>
      <w:proofErr w:type="spellEnd"/>
      <w:r>
        <w:t xml:space="preserve"> ID: http://orcid.org/0000-0002-6437-</w:t>
      </w:r>
      <w:proofErr w:type="gramStart"/>
      <w:r>
        <w:t>0073  Email</w:t>
      </w:r>
      <w:proofErr w:type="gramEnd"/>
      <w:r>
        <w:t xml:space="preserve">: </w:t>
      </w:r>
      <w:hyperlink r:id="rId7" w:history="1">
        <w:r>
          <w:rPr>
            <w:rStyle w:val="Hyperlink0"/>
          </w:rPr>
          <w:t>ckho@ntu.edu.tw</w:t>
        </w:r>
      </w:hyperlink>
      <w:r>
        <w:rPr>
          <w:rFonts w:ascii="Arial Unicode MS" w:hAnsi="Arial Unicode MS"/>
          <w:sz w:val="28"/>
          <w:szCs w:val="28"/>
        </w:rPr>
        <w:br w:type="page"/>
      </w:r>
    </w:p>
    <w:p w:rsidR="009559CF" w:rsidRDefault="005A3F96">
      <w:pPr>
        <w:widowControl/>
        <w:spacing w:line="480" w:lineRule="auto"/>
        <w:jc w:val="center"/>
        <w:rPr>
          <w:b/>
          <w:bCs/>
          <w:sz w:val="28"/>
          <w:szCs w:val="28"/>
        </w:rPr>
      </w:pPr>
      <w:r>
        <w:rPr>
          <w:b/>
          <w:bCs/>
          <w:sz w:val="28"/>
          <w:szCs w:val="28"/>
        </w:rPr>
        <w:lastRenderedPageBreak/>
        <w:t>Abstract</w:t>
      </w:r>
    </w:p>
    <w:p w:rsidR="009559CF" w:rsidRDefault="005A3F96">
      <w:pPr>
        <w:pStyle w:val="a5"/>
        <w:spacing w:line="480" w:lineRule="auto"/>
      </w:pPr>
      <w:r>
        <w:t xml:space="preserve">Applying </w:t>
      </w:r>
      <w:proofErr w:type="spellStart"/>
      <w:r>
        <w:t>biocontrol</w:t>
      </w:r>
      <w:proofErr w:type="spellEnd"/>
      <w:r>
        <w:t xml:space="preserve"> agents is critical to pest management in sustainable agriculture.  Arthropod generalist predators may hold a great potential as </w:t>
      </w:r>
      <w:proofErr w:type="spellStart"/>
      <w:r>
        <w:t>biocontrol</w:t>
      </w:r>
      <w:proofErr w:type="spellEnd"/>
      <w:r>
        <w:t xml:space="preserve"> agents because they are ubiquitous and consume pests in agro-ecosystems.  However, their diet composition over crop season has rarely been quantified, hindering our ability to assess their </w:t>
      </w:r>
      <w:proofErr w:type="spellStart"/>
      <w:r>
        <w:t>biocontrol</w:t>
      </w:r>
      <w:proofErr w:type="spellEnd"/>
      <w:r>
        <w:t xml:space="preserve"> potential in real field conditions that foster temporal dynamics of pest and alternative prey populations.  To fill the knowledge gap and clarify the role of arthropod generalist predators as </w:t>
      </w:r>
      <w:proofErr w:type="spellStart"/>
      <w:r>
        <w:t>biocontrol</w:t>
      </w:r>
      <w:proofErr w:type="spellEnd"/>
      <w:r>
        <w:t xml:space="preserve"> agents, this study quantified these predators’ diet composition over crop season in different types of farms.  Specifically, we surveyed arthropod communities over crop stages in organic and conventional rice farms (n = 7 for each farm type), and then applied stable isotope analysis (δ</w:t>
      </w:r>
      <w:r>
        <w:rPr>
          <w:vertAlign w:val="superscript"/>
        </w:rPr>
        <w:t>13</w:t>
      </w:r>
      <w:r>
        <w:t>C and δ</w:t>
      </w:r>
      <w:r>
        <w:rPr>
          <w:vertAlign w:val="superscript"/>
        </w:rPr>
        <w:t>15</w:t>
      </w:r>
      <w:r>
        <w:t>N) to quantify the diet composition of arthropod generalist predators over time.  We aimed to 1) examine the resource partitioning (</w:t>
      </w:r>
      <w:proofErr w:type="spellStart"/>
      <w:r>
        <w:t>trophic</w:t>
      </w:r>
      <w:proofErr w:type="spellEnd"/>
      <w:r>
        <w:t xml:space="preserve"> niches) in these predators, 2) quantify these predators’ diet composition from potential prey sources (rice herbivores, tourist herbivores, and </w:t>
      </w:r>
      <w:proofErr w:type="spellStart"/>
      <w:r>
        <w:t>detritivores</w:t>
      </w:r>
      <w:proofErr w:type="spellEnd"/>
      <w:r>
        <w:t>), and 3) investigate the effects of farm type (organic/conventional) and crop stage (</w:t>
      </w:r>
      <w:proofErr w:type="spellStart"/>
      <w:r>
        <w:t>tillering</w:t>
      </w:r>
      <w:proofErr w:type="spellEnd"/>
      <w:r>
        <w:t xml:space="preserve">/flowering/ripening stage) on pest (rice herbivore) consumption by the predators.  The results show that predators in both organic and conventional farms shifted </w:t>
      </w:r>
      <w:proofErr w:type="spellStart"/>
      <w:r>
        <w:t>trophic</w:t>
      </w:r>
      <w:proofErr w:type="spellEnd"/>
      <w:r>
        <w:t xml:space="preserve"> niches over the crop season.  Furthermore, these predators in both farms consumed a higher percentage of rice herbivores in their diet at late than at early crop stages (e.g., 90-93% at ripening vs. 34-55% at </w:t>
      </w:r>
      <w:proofErr w:type="spellStart"/>
      <w:r>
        <w:t>tillering</w:t>
      </w:r>
      <w:proofErr w:type="spellEnd"/>
      <w:r>
        <w:t xml:space="preserve"> stage), suggesting an increasing </w:t>
      </w:r>
      <w:proofErr w:type="spellStart"/>
      <w:r>
        <w:t>biocontrol</w:t>
      </w:r>
      <w:proofErr w:type="spellEnd"/>
      <w:r>
        <w:t xml:space="preserve"> value of generalist predators over time regardless of farm type.  Surprisingly, predators consumed higher proportions of rice herbivores in conventional than organic farms at </w:t>
      </w:r>
      <w:proofErr w:type="spellStart"/>
      <w:r>
        <w:t>tillering</w:t>
      </w:r>
      <w:proofErr w:type="spellEnd"/>
      <w:r>
        <w:t xml:space="preserve"> and flowering stages, highlighting their underappreciated role as </w:t>
      </w:r>
      <w:proofErr w:type="spellStart"/>
      <w:r>
        <w:t>biocontrol</w:t>
      </w:r>
      <w:proofErr w:type="spellEnd"/>
      <w:r>
        <w:t xml:space="preserve"> agents in conventional farms.  In conclusion, this study demonstrates that although arthropod generalist predators consume non-pest alternative preys, they have a high </w:t>
      </w:r>
      <w:proofErr w:type="spellStart"/>
      <w:r>
        <w:t>biocontrol</w:t>
      </w:r>
      <w:proofErr w:type="spellEnd"/>
      <w:r>
        <w:t xml:space="preserve"> potential (per capita pest consumption) in both organic and conventional rice </w:t>
      </w:r>
      <w:r>
        <w:lastRenderedPageBreak/>
        <w:t xml:space="preserve">farms.  Therefore, we encourage modern agriculture to develop techniques to facilitate these predators’ populations and their associated ecosystem services. </w:t>
      </w:r>
    </w:p>
    <w:p w:rsidR="009559CF" w:rsidRDefault="005A3F96">
      <w:pPr>
        <w:widowControl/>
        <w:spacing w:line="480" w:lineRule="auto"/>
        <w:ind w:firstLine="480"/>
        <w:rPr>
          <w:kern w:val="0"/>
        </w:rPr>
      </w:pPr>
      <w:r>
        <w:t xml:space="preserve"> </w:t>
      </w:r>
    </w:p>
    <w:p w:rsidR="009559CF" w:rsidRDefault="005A3F96">
      <w:pPr>
        <w:widowControl/>
        <w:spacing w:line="480" w:lineRule="auto"/>
        <w:rPr>
          <w:i/>
          <w:iCs/>
        </w:rPr>
      </w:pPr>
      <w:r>
        <w:rPr>
          <w:i/>
          <w:iCs/>
        </w:rPr>
        <w:t xml:space="preserve">Keywords: </w:t>
      </w:r>
      <w:proofErr w:type="spellStart"/>
      <w:r>
        <w:rPr>
          <w:i/>
          <w:iCs/>
        </w:rPr>
        <w:t>biocontrol</w:t>
      </w:r>
      <w:proofErr w:type="spellEnd"/>
      <w:r>
        <w:rPr>
          <w:i/>
          <w:iCs/>
        </w:rPr>
        <w:t xml:space="preserve">, rice herbivores, </w:t>
      </w:r>
      <w:proofErr w:type="spellStart"/>
      <w:r>
        <w:rPr>
          <w:i/>
          <w:iCs/>
        </w:rPr>
        <w:t>detritivores</w:t>
      </w:r>
      <w:proofErr w:type="spellEnd"/>
      <w:r>
        <w:rPr>
          <w:i/>
          <w:iCs/>
        </w:rPr>
        <w:t xml:space="preserve">, diet composition, arthropod community, predator-prey interactions, </w:t>
      </w:r>
      <w:proofErr w:type="spellStart"/>
      <w:r>
        <w:rPr>
          <w:i/>
          <w:iCs/>
        </w:rPr>
        <w:t>trophic</w:t>
      </w:r>
      <w:proofErr w:type="spellEnd"/>
      <w:r>
        <w:rPr>
          <w:i/>
          <w:iCs/>
        </w:rPr>
        <w:t xml:space="preserve"> interactions, generalist predators, rice paddy, organic and conventional farms, crop stage, stable isotope analysis </w:t>
      </w:r>
    </w:p>
    <w:p w:rsidR="009559CF" w:rsidRDefault="009559CF">
      <w:pPr>
        <w:widowControl/>
        <w:spacing w:line="480" w:lineRule="auto"/>
        <w:rPr>
          <w:i/>
          <w:iCs/>
        </w:rPr>
      </w:pPr>
    </w:p>
    <w:p w:rsidR="009559CF" w:rsidRDefault="005A3F96">
      <w:pPr>
        <w:spacing w:line="480" w:lineRule="auto"/>
        <w:rPr>
          <w:b/>
          <w:bCs/>
        </w:rPr>
      </w:pPr>
      <w:r>
        <w:rPr>
          <w:b/>
          <w:bCs/>
        </w:rPr>
        <w:t>Introduction</w:t>
      </w:r>
    </w:p>
    <w:p w:rsidR="009559CF" w:rsidRDefault="005A3F96">
      <w:pPr>
        <w:spacing w:line="480" w:lineRule="auto"/>
        <w:ind w:firstLine="482"/>
      </w:pPr>
      <w:r>
        <w:t xml:space="preserve">The use of arthropod natural enemies to control pests is an essential component of </w:t>
      </w:r>
      <w:proofErr w:type="spellStart"/>
      <w:r>
        <w:t>biocontrol</w:t>
      </w:r>
      <w:proofErr w:type="spellEnd"/>
      <w:r>
        <w:t xml:space="preserve"> programs and sustainable agriculture (add </w:t>
      </w:r>
      <w:proofErr w:type="spellStart"/>
      <w:r>
        <w:t>Kromp</w:t>
      </w:r>
      <w:proofErr w:type="spellEnd"/>
      <w:r>
        <w:t xml:space="preserve"> 1999, Hand 2016, </w:t>
      </w:r>
      <w:proofErr w:type="spellStart"/>
      <w:r>
        <w:t>Wezel</w:t>
      </w:r>
      <w:proofErr w:type="spellEnd"/>
      <w:r>
        <w:t xml:space="preserve"> et al. 2014, </w:t>
      </w:r>
      <w:proofErr w:type="spellStart"/>
      <w:r>
        <w:t>Wojtkowski</w:t>
      </w:r>
      <w:proofErr w:type="spellEnd"/>
      <w:r>
        <w:t xml:space="preserve"> 2019 </w:t>
      </w:r>
      <w:r w:rsidR="000B6813">
        <w:fldChar w:fldCharType="begin"/>
      </w:r>
      <w:r>
        <w:instrText xml:space="preserve"> ADDIN EN.CITE &lt;EndNote&gt;&lt;Cite  &gt;&lt;Author&gt;Obrycki&lt;/Author&gt;&lt;Year&gt;1998&lt;/Year&gt;&lt;RecNum&gt;747&lt;/RecNum&gt;&lt;DisplayText&gt;(Obrycki and Kring 1998, Symondson et al. 2002, Ali et al. 2019, Snyder 2019)&lt;/DisplayText&gt;&lt;record&gt;&lt;rec-number&gt;747&lt;/rec-number&gt;&lt;foreign-keys&gt;&lt;key app="EN" db-id="s2a9tdf5ptxsr1ex5t7x9av4z2zfr0vx0dev" timestamp="1561799408"&gt;747&lt;/key&gt;&lt;/foreign-keys&gt;&lt;ref-type name="Journal Article"&gt;17&lt;/ref-type&gt;&lt;contributors&gt;&lt;authors&gt;&lt;author&gt;Obrycki, J. J.&lt;/author&gt;&lt;author&gt;Kring, T. J.&lt;/author&gt;&lt;/authors&gt;&lt;/contributors&gt;&lt;auth-address&gt;Iowa State Univ Sci &amp;amp; Technol, Dept Entomol, Ames, IA 50011 USA&amp;#13;Univ Arkansas, Dept Entomol, Fayetteville, AR 72701 USA&lt;/auth-address&gt;&lt;titles&gt;&lt;title&gt;Predaceous Coccinellidae in biological control&lt;/title&gt;&lt;secondary-title&gt;Annual Review of Entomology&lt;/secondary-title&gt;&lt;alt-title&gt;Annu Rev Entomol&lt;/alt-title&gt;&lt;/titles&gt;&lt;alt-periodical&gt;&lt;full-title&gt;Annual Review of Entomology, Vol 59, 2014&lt;/full-title&gt;&lt;abbr-1&gt;Annu Rev Entomol&lt;/abbr-1&gt;&lt;/alt-periodical&gt;&lt;pages&gt;295-321&lt;/pages&gt;&lt;volume&gt;43&lt;/volume&gt;&lt;keywords&gt;&lt;keyword&gt;coleoptera&lt;/keyword&gt;&lt;keyword&gt;augmentation&lt;/keyword&gt;&lt;keyword&gt;conservation&lt;/keyword&gt;&lt;keyword&gt;importation&lt;/keyword&gt;&lt;keyword&gt;classical biological control&lt;/keyword&gt;&lt;keyword&gt;predators&lt;/keyword&gt;&lt;keyword&gt;harmonia-axyridis pallas&lt;/keyword&gt;&lt;keyword&gt;lady beetle coleoptera&lt;/keyword&gt;&lt;keyword&gt;propylea-quatuordecimpunctata coleoptera&lt;/keyword&gt;&lt;keyword&gt;delphastus-pusillus coleoptera&lt;/keyword&gt;&lt;keyword&gt;temperature-dependent development&lt;/keyword&gt;&lt;keyword&gt;hippodamia convergens coleoptera&lt;/keyword&gt;&lt;keyword&gt;coleomegilla-maculata coleoptera&lt;/keyword&gt;&lt;keyword&gt;eriopis-connexa coleoptera&lt;/keyword&gt;&lt;keyword&gt;pubescent potato plants&lt;/keyword&gt;&lt;keyword&gt;eastern south-dakota&lt;/keyword&gt;&lt;/keywords&gt;&lt;dates&gt;&lt;year&gt;1998&lt;/year&gt;&lt;/dates&gt;&lt;isbn&gt;0066-4170&lt;/isbn&gt;&lt;accession-num&gt;WOS:000071438300014&lt;/accession-num&gt;&lt;urls&gt;&lt;related-urls&gt;&lt;url&gt;&amp;lt;Go to ISI&amp;gt;://WOS:000071438300014&lt;/url&gt;&lt;/related-urls&gt;&lt;/urls&gt;&lt;electronic-resource-num&gt;DOI 10.1146/annurev.ento.43.1.295&lt;/electronic-resource-num&gt;&lt;language&gt;English&lt;/language&gt;&lt;/record&gt;&lt;/Cite&gt;&lt;Cite  &gt;&lt;Author&gt;Symondson&lt;/Author&gt;&lt;Year&gt;2002&lt;/Year&gt;&lt;RecNum&gt;757&lt;/RecNum&gt;&lt;record&gt;&lt;rec-number&gt;757&lt;/rec-number&gt;&lt;foreign-keys&gt;&lt;key app="EN" db-id="s2a9tdf5ptxsr1ex5t7x9av4z2zfr0vx0dev" timestamp="1564318795"&gt;757&lt;/key&gt;&lt;/foreign-keys&gt;&lt;ref-type name="Journal Article"&gt;17&lt;/ref-type&gt;&lt;contributors&gt;&lt;authors&gt;&lt;author&gt;Symondson, W. O. C.&lt;/author&gt;&lt;author&gt;Sunderland, K. D.&lt;/author&gt;&lt;author&gt;Greenstone, M. H.&lt;/author&gt;&lt;/authors&gt;&lt;/contributors&gt;&lt;auth-address&gt;Univ Wales Coll Cardiff, Cardiff Sch Biosci, Cardiff CF10 3TL, S Glam, Wales&amp;#13;Inst Hort Res, Dept Entomol Sci, Wellesbourne CV35 9EF, Warwick, England&amp;#13;USDA ARS, Plant Sci &amp;amp; water Conservat Res Lab, Stillwater, OK USA&lt;/auth-address&gt;&lt;titles&gt;&lt;title&gt;Can generalist predators be effective biocontrol agents?&lt;/title&gt;&lt;secondary-title&gt;Annual Review of Entomology&lt;/secondary-title&gt;&lt;alt-title&gt;Annu Rev Entomol&lt;/alt-title&gt;&lt;/titles&gt;&lt;alt-periodical&gt;&lt;full-title&gt;Annual Review of Entomology, Vol 59, 2014&lt;/full-title&gt;&lt;abbr-1&gt;Annu Rev Entomol&lt;/abbr-1&gt;&lt;/alt-periodical&gt;&lt;pages&gt;561-594&lt;/pages&gt;&lt;volume&gt;47&lt;/volume&gt;&lt;keywords&gt;&lt;keyword&gt;polyphagous predators&lt;/keyword&gt;&lt;keyword&gt;predation theory&lt;/keyword&gt;&lt;keyword&gt;generalists versus specialists&lt;/keyword&gt;&lt;keyword&gt;habitat manipulation&lt;/keyword&gt;&lt;keyword&gt;conservation biological control&lt;/keyword&gt;&lt;keyword&gt;colorado potato beetle&lt;/keyword&gt;&lt;keyword&gt;aphid rhopalosiphum-padi&lt;/keyword&gt;&lt;keyword&gt;pterostichus-melanarius coleoptera&lt;/keyword&gt;&lt;keyword&gt;augmentative biological-control&lt;/keyword&gt;&lt;keyword&gt;ephemeral crop habitats&lt;/keyword&gt;&lt;keyword&gt;gypsy-moth lepidoptera&lt;/keyword&gt;&lt;keyword&gt;rosy apple aphid&lt;/keyword&gt;&lt;keyword&gt;natural enemies&lt;/keyword&gt;&lt;keyword&gt;population-dynamics&lt;/keyword&gt;&lt;keyword&gt;coleomegilla-maculata&lt;/keyword&gt;&lt;/keywords&gt;&lt;dates&gt;&lt;year&gt;2002&lt;/year&gt;&lt;/dates&gt;&lt;isbn&gt;0066-4170&lt;/isbn&gt;&lt;accession-num&gt;WOS:000173421900019&lt;/accession-num&gt;&lt;urls&gt;&lt;related-urls&gt;&lt;url&gt;&amp;lt;Go to ISI&amp;gt;://WOS:000173421900019&lt;/url&gt;&lt;/related-urls&gt;&lt;/urls&gt;&lt;electronic-resource-num&gt;DOI 10.1146/annurev.ento.47.091201.145240&lt;/electronic-resource-num&gt;&lt;language&gt;English&lt;/language&gt;&lt;/record&gt;&lt;/Cite&gt;&lt;Cite  &gt;&lt;Author&gt;Ali&lt;/Author&gt;&lt;Year&gt;2019&lt;/Year&gt;&lt;RecNum&gt;750&lt;/RecNum&gt;&lt;record&gt;&lt;rec-number&gt;750&lt;/rec-number&gt;&lt;foreign-keys&gt;&lt;key app="EN" db-id="s2a9tdf5ptxsr1ex5t7x9av4z2zfr0vx0dev" timestamp="1563942479"&gt;750&lt;/key&gt;&lt;/foreign-keys&gt;&lt;ref-type name="Journal Article"&gt;17&lt;/ref-type&gt;&lt;contributors&gt;&lt;authors&gt;&lt;author&gt;Ali, M. P.&lt;/author&gt;&lt;author&gt;Bari, M. N.&lt;/author&gt;&lt;author&gt;Haque, S. S.&lt;/author&gt;&lt;author&gt;Kabir, M. M. M.&lt;/author&gt;&lt;author&gt;Afrin, S.&lt;/author&gt;&lt;author&gt;Nowrin, F.&lt;/author&gt;&lt;author&gt;Islam, M. S.&lt;/author&gt;&lt;author&gt;Landis, D. A.&lt;/author&gt;&lt;/authors&gt;&lt;/contributors&gt;&lt;auth-address&gt;Entomology Division, Bangladesh Rice Research Institute, Gazipur, 1701, Bangladesh. panna_ali@yahoo.com.&amp;#13;Entomology Division, Bangladesh Rice Research Institute, Gazipur, 1701, Bangladesh.&amp;#13;Farm Management Division, Bangladesh Rice Research Institute, Gazipur, 1701, Bangladesh.&amp;#13;Department of Entomology, Michigan State University, East Lansing, MI, USA.&lt;/auth-address&gt;&lt;titles&gt;&lt;title&gt;Establishing next-generation pest control services in rice fields: eco-agriculture&lt;/title&gt;&lt;secondary-title&gt;Scientific Reports&lt;/secondary-title&gt;&lt;/titles&gt;&lt;periodical&gt;&lt;full-title&gt;Scientific Reports&lt;/full-title&gt;&lt;abbr-1&gt;Sci Rep-Uk&lt;/abbr-1&gt;&lt;/periodical&gt;&lt;pages&gt;10180&lt;/pages&gt;&lt;volume&gt;9&lt;/volume&gt;&lt;number&gt;1&lt;/number&gt;&lt;edition&gt;2019/07/17&lt;/edition&gt;&lt;dates&gt;&lt;year&gt;2019&lt;/year&gt;&lt;pub-dates&gt;&lt;date&gt;Jul 15&lt;/date&gt;&lt;/pub-dates&gt;&lt;/dates&gt;&lt;isbn&gt;2045-2322 (Electronic)&amp;#13;2045-2322 (Linking)&lt;/isbn&gt;&lt;accession-num&gt;31308440&lt;/accession-num&gt;&lt;urls&gt;&lt;related-urls&gt;&lt;url&gt;https://www.ncbi.nlm.nih.gov/pubmed/31308440&lt;/url&gt;&lt;/related-urls&gt;&lt;/urls&gt;&lt;electronic-resource-num&gt;10.1038/s41598-019-46688-6&lt;/electronic-resource-num&gt;&lt;/record&gt;&lt;/Cite&gt;&lt;Cite  &gt;&lt;Author&gt;Snyder&lt;/Author&gt;&lt;Year&gt;2019&lt;/Year&gt;&lt;RecNum&gt;812&lt;/RecNum&gt;&lt;record&gt;&lt;rec-number&gt;812&lt;/rec-number&gt;&lt;foreign-keys&gt;&lt;key app="EN" db-id="s2a9tdf5ptxsr1ex5t7x9av4z2zfr0vx0dev" timestamp="1580465905"&gt;812&lt;/key&gt;&lt;/foreign-keys&gt;&lt;ref-type name="Journal Article"&gt;17&lt;/ref-type&gt;&lt;contributors&gt;&lt;authors&gt;&lt;author&gt;Snyder, W. E.&lt;/author&gt;&lt;/authors&gt;&lt;/contributors&gt;&lt;auth-address&gt;Washington State Univ, Dept Entomol, 166 FSHN, Pullman, WA 99164 USA&amp;#13;Univ Georgia, Dept Entomol, Athens, GA 30609 USA&lt;/auth-address&gt;&lt;titles&gt;&lt;title&gt;Give predators a complement: Conserving natural enemy biodiversity to improve biocontrol&lt;/title&gt;&lt;secondary-title&gt;Biological Control&lt;/secondary-title&gt;&lt;alt-title&gt;Biol Control&amp;#13;Biol Control&lt;/alt-title&gt;&lt;/titles&gt;&lt;periodical&gt;&lt;full-title&gt;Biological Control&lt;/full-title&gt;&lt;abbr-1&gt;Biol Control&lt;/abbr-1&gt;&lt;/periodical&gt;&lt;pages&gt;73-82&lt;/pages&gt;&lt;volume&gt;135&lt;/volume&gt;&lt;keywords&gt;&lt;keyword&gt;conservation biological control&lt;/keyword&gt;&lt;keyword&gt;complementarity&lt;/keyword&gt;&lt;keyword&gt;intraguild predation&lt;/keyword&gt;&lt;keyword&gt;functional biodiversity&lt;/keyword&gt;&lt;keyword&gt;ecosystem services&lt;/keyword&gt;&lt;keyword&gt;richness&lt;/keyword&gt;&lt;keyword&gt;evenness&lt;/keyword&gt;&lt;keyword&gt;conservation biological-control&lt;/keyword&gt;&lt;keyword&gt;intraguild predation&lt;/keyword&gt;&lt;keyword&gt;beneficial arthropods&lt;/keyword&gt;&lt;keyword&gt;generalist predators&lt;/keyword&gt;&lt;keyword&gt;habitat management&lt;/keyword&gt;&lt;keyword&gt;aphid predators&lt;/keyword&gt;&lt;keyword&gt;pest-control&lt;/keyword&gt;&lt;keyword&gt;manipulate populations&lt;/keyword&gt;&lt;keyword&gt;parasitoid diversity&lt;/keyword&gt;&lt;keyword&gt;functional diversity&lt;/keyword&gt;&lt;/keywords&gt;&lt;dates&gt;&lt;year&gt;2019&lt;/year&gt;&lt;pub-dates&gt;&lt;date&gt;Aug&lt;/date&gt;&lt;/pub-dates&gt;&lt;/dates&gt;&lt;isbn&gt;1049-9644&lt;/isbn&gt;&lt;accession-num&gt;WOS:000470904800010&lt;/accession-num&gt;&lt;urls&gt;&lt;related-urls&gt;&lt;url&gt;&amp;lt;Go to ISI&amp;gt;://WOS:000470904800010&lt;/url&gt;&lt;/related-urls&gt;&lt;/urls&gt;&lt;language&gt;English&lt;/language&gt;&lt;/record&gt;&lt;/Cite&gt;&lt;/EndNote&gt;</w:instrText>
      </w:r>
      <w:r w:rsidR="000B6813">
        <w:fldChar w:fldCharType="separate"/>
      </w:r>
      <w:r>
        <w:t>(</w:t>
      </w:r>
      <w:proofErr w:type="spellStart"/>
      <w:r>
        <w:t>Obrycki</w:t>
      </w:r>
      <w:proofErr w:type="spellEnd"/>
      <w:r>
        <w:t xml:space="preserve"> and Kring 1998, Symondson et al. 2002, Ali et al. 2019, Snyder 2019)</w:t>
      </w:r>
      <w:r w:rsidR="000B6813">
        <w:fldChar w:fldCharType="end"/>
      </w:r>
      <w:r>
        <w:t xml:space="preserve">.  Natural enemies include specialists and generalists — while specialists (e.g., parasitoids) often receive public attentions for their high specificity in regulating pest populations </w:t>
      </w:r>
      <w:r w:rsidR="000B6813">
        <w:fldChar w:fldCharType="begin"/>
      </w:r>
      <w:r>
        <w:instrText xml:space="preserve"> ADDIN EN.CITE &lt;EndNote&gt;&lt;Cite  &gt;&lt;Author&gt;Hǻgvar&lt;/Author&gt;&lt;Year&gt;1991&lt;/Year&gt;&lt;DisplayText&gt;(Hǻgvar and Hofsvang 1991, Hoy and Nguyen 2001, Flores and Ciomperlik 2017)&lt;/DisplayText&gt;&lt;record&gt;&lt;rec-number&gt;752&lt;/rec-number&gt;&lt;foreign-keys&gt;&lt;key app="EN" db-id="s2a9tdf5ptxsr1ex5t7x9av4z2zfr0vx0dev" timestamp="1564058640"&gt;752&lt;/key&gt;&lt;/foreign-keys&gt;&lt;ref-type name="Journal Article"&gt;17&lt;/ref-type&gt;&lt;contributors&gt;&lt;authors&gt;&lt;author&gt;&lt;style face="normal" font="default" size="100%"&gt;E. B. H&lt;/style&gt;&lt;style face="normal" font="default" charset="238" size="100%"&gt;ǻgvar&lt;/style&gt;&lt;/author&gt;&lt;author&gt;&lt;style face="normal" font="default" charset="238" size="100%"&gt;T. Hofsvang&lt;/style&gt;&lt;/author&gt;&lt;/authors&gt;&lt;/contributors&gt;&lt;titles&gt;&lt;title&gt;Aphid parasitoids (Hymenoptera, Aphidiidae): biology, host selection and use in biological control&lt;/title&gt;&lt;secondary-title&gt;Biocontrol news and Information&lt;/secondary-title&gt;&lt;/titles&gt;&lt;periodical&gt;&lt;full-title&gt;Biocontrol news and Information&lt;/full-title&gt;&lt;/periodical&gt;&lt;pages&gt;13-42&lt;/pages&gt;&lt;volume&gt;12&lt;/volume&gt;&lt;number&gt;1&lt;/number&gt;&lt;dates&gt;&lt;year&gt;1991&lt;/year&gt;&lt;/dates&gt;&lt;urls/&gt;&lt;/record&gt;&lt;/Cite&gt;&lt;Cite  &gt;&lt;Author&gt;Hoy&lt;/Author&gt;&lt;Year&gt;2001&lt;/Year&gt;&lt;RecNum&gt;753&lt;/RecNum&gt;&lt;record&gt;&lt;rec-number&gt;753&lt;/rec-number&gt;&lt;foreign-keys&gt;&lt;key app="EN" db-id="s2a9tdf5ptxsr1ex5t7x9av4z2zfr0vx0dev" timestamp="1564060372"&gt;753&lt;/key&gt;&lt;/foreign-keys&gt;&lt;ref-type name="Journal Article"&gt;17&lt;/ref-type&gt;&lt;contributors&gt;&lt;authors&gt;&lt;author&gt;Hoy, Marjorie A.&lt;/author&gt;&lt;author&gt;Ru Nguyen&lt;/author&gt;&lt;/authors&gt;&lt;/contributors&gt;&lt;titles&gt;&lt;title&gt;Classical biological control of Asian citrus psylla&lt;/title&gt;&lt;secondary-title&gt;Citrus Industry&lt;/secondary-title&gt;&lt;/titles&gt;&lt;periodical&gt;&lt;full-title&gt;Citrus Industry&lt;/full-title&gt;&lt;/periodical&gt;&lt;pages&gt;48-50&lt;/pages&gt;&lt;volume&gt;81&lt;/volume&gt;&lt;dates&gt;&lt;year&gt;2001&lt;/year&gt;&lt;/dates&gt;&lt;urls/&gt;&lt;/record&gt;&lt;/Cite&gt;&lt;Cite  &gt;&lt;Author&gt;Flores&lt;/Author&gt;&lt;Year&gt;2017&lt;/Year&gt;&lt;RecNum&gt;754&lt;/RecNum&gt;&lt;record&gt;&lt;rec-number&gt;754&lt;/rec-number&gt;&lt;foreign-keys&gt;&lt;key app="EN" db-id="s2a9tdf5ptxsr1ex5t7x9av4z2zfr0vx0dev" timestamp="1564217334"&gt;754&lt;/key&gt;&lt;/foreign-keys&gt;&lt;ref-type name="Journal Article"&gt;17&lt;/ref-type&gt;&lt;contributors&gt;&lt;authors&gt;&lt;author&gt;Flores, D.&lt;/author&gt;&lt;author&gt;Ciomperlik, M.&lt;/author&gt;&lt;/authors&gt;&lt;/contributors&gt;&lt;auth-address&gt;USDA APHIS PPQ S&amp;amp;T CPHST Mission Lab, Edinburg, TX 20250 USA&lt;/auth-address&gt;&lt;titles&gt;&lt;title&gt;&lt;style face="normal" font="default" size="100%"&gt;Biological control using the ectoparasitoid, &lt;/style&gt;&lt;style face="italic" font="default" size="100%"&gt;Tamarixia radiata&lt;/style&gt;&lt;style face="normal" font="default" size="100%"&gt;, against the Asian citrus psyllid, &lt;/style&gt;&lt;style face="italic" font="default" size="100%"&gt;Diaphorina citri&lt;/style&gt;&lt;style face="normal" font="default" size="100%"&gt;, in the Lower Rio Grande Valley of Texas&lt;/style&gt;&lt;/title&gt;&lt;secondary-title&gt;Southwestern Entomologist&lt;/secondary-title&gt;&lt;alt-title&gt;Southwest Entomol&lt;/alt-title&gt;&lt;/titles&gt;&lt;periodical&gt;&lt;full-title&gt;Southwestern Entomologist&lt;/full-title&gt;&lt;abbr-1&gt;Southwest Entomol&lt;/abbr-1&gt;&lt;/periodical&gt;&lt;alt-periodical&gt;&lt;full-title&gt;Southwestern Entomologist&lt;/full-title&gt;&lt;abbr-1&gt;Southwest Entomol&lt;/abbr-1&gt;&lt;/alt-periodical&gt;&lt;pages&gt;49-59&lt;/pages&gt;&lt;volume&gt;42&lt;/volume&gt;&lt;number&gt;1&lt;/number&gt;&lt;dates&gt;&lt;year&gt;2017&lt;/year&gt;&lt;pub-dates&gt;&lt;date&gt;Mar&lt;/date&gt;&lt;/pub-dates&gt;&lt;/dates&gt;&lt;isbn&gt;0147-1724&lt;/isbn&gt;&lt;accession-num&gt;WOS:000395300000005&lt;/accession-num&gt;&lt;urls&gt;&lt;related-urls&gt;&lt;url&gt;&amp;lt;Go to ISI&amp;gt;://WOS:000395300000005&lt;/url&gt;&lt;/related-urls&gt;&lt;/urls&gt;&lt;language&gt;English&lt;/language&gt;&lt;/record&gt;&lt;/Cite&gt;&lt;/EndNote&gt;</w:instrText>
      </w:r>
      <w:r w:rsidR="000B6813">
        <w:fldChar w:fldCharType="separate"/>
      </w:r>
      <w:r>
        <w:t>(Hǻgvar and Hofsvang 1991, Hoy and Nguyen 2001, Flores and Ciomperlik 2017)</w:t>
      </w:r>
      <w:r w:rsidR="000B6813">
        <w:fldChar w:fldCharType="end"/>
      </w:r>
      <w:r>
        <w:t>, generalists (e.g., arthropod predators) may also have the capacity to control various pests.  For example, generalist predators have reportedly reduced the populations of diverse</w:t>
      </w:r>
      <w:r>
        <w:rPr>
          <w:color w:val="00B0F0"/>
          <w:u w:color="00B0F0"/>
        </w:rPr>
        <w:t xml:space="preserve"> </w:t>
      </w:r>
      <w:r>
        <w:t xml:space="preserve">pest species in agricultural fields </w:t>
      </w:r>
      <w:r w:rsidR="000B6813">
        <w:fldChar w:fldCharType="begin"/>
      </w:r>
      <w:r>
        <w:instrText xml:space="preserve"> ADDIN EN.CITE &lt;EndNote&gt;&lt;Cite  &gt;&lt;Author&gt;Riechert&lt;/Author&gt;&lt;Year&gt;1984&lt;/Year&gt;&lt;RecNum&gt;746&lt;/RecNum&gt;&lt;DisplayText&gt;(Riechert and Lockley 1984, Obrycki and Kring 1998, Sunderland 1999, Stiling and Cornelissen 2005)&lt;/DisplayText&gt;&lt;record&gt;&lt;rec-number&gt;746&lt;/rec-number&gt;&lt;foreign-keys&gt;&lt;key app="EN" db-id="s2a9tdf5ptxsr1ex5t7x9av4z2zfr0vx0dev" timestamp="1561796636"&gt;746&lt;/key&gt;&lt;/foreign-keys&gt;&lt;ref-type name="Journal Article"&gt;17&lt;/ref-type&gt;&lt;contributors&gt;&lt;authors&gt;&lt;author&gt;Riechert, S. E.&lt;/author&gt;&lt;author&gt;Lockley, T.&lt;/author&gt;&lt;/authors&gt;&lt;/contributors&gt;&lt;auth-address&gt;So Field Crop Insect Management Lab, Stoneville, Ms 38776 USA&lt;/auth-address&gt;&lt;titles&gt;&lt;title&gt;Spiders as biological control agents&lt;/title&gt;&lt;secondary-title&gt;Annual Review of Entomology&lt;/secondary-title&gt;&lt;alt-title&gt;Annu Rev Entomol&lt;/alt-title&gt;&lt;/titles&gt;&lt;alt-periodical&gt;&lt;full-title&gt;Annual Review of Entomology, Vol 59, 2014&lt;/full-title&gt;&lt;abbr-1&gt;Annu Rev Entomol&lt;/abbr-1&gt;&lt;/alt-periodical&gt;&lt;pages&gt;299-320&lt;/pages&gt;&lt;volume&gt;29&lt;/volume&gt;&lt;dates&gt;&lt;year&gt;1984&lt;/year&gt;&lt;/dates&gt;&lt;isbn&gt;0066-4170&lt;/isbn&gt;&lt;accession-num&gt;WOS:A1984RZ27700014&lt;/accession-num&gt;&lt;urls&gt;&lt;related-urls&gt;&lt;url&gt;&amp;lt;Go to ISI&amp;gt;://WOS:A1984RZ27700014&lt;/url&gt;&lt;/related-urls&gt;&lt;/urls&gt;&lt;electronic-resource-num&gt;DOI 10.1146/annurev.en.29.010184.001503&lt;/electronic-resource-num&gt;&lt;language&gt;English&lt;/language&gt;&lt;/record&gt;&lt;/Cite&gt;&lt;Cite  &gt;&lt;Author&gt;Obrycki&lt;/Author&gt;&lt;Year&gt;1998&lt;/Year&gt;&lt;RecNum&gt;747&lt;/RecNum&gt;&lt;record&gt;&lt;rec-number&gt;747&lt;/rec-number&gt;&lt;foreign-keys&gt;&lt;key app="EN" db-id="s2a9tdf5ptxsr1ex5t7x9av4z2zfr0vx0dev" timestamp="1561799408"&gt;747&lt;/key&gt;&lt;/foreign-keys&gt;&lt;ref-type name="Journal Article"&gt;17&lt;/ref-type&gt;&lt;contributors&gt;&lt;authors&gt;&lt;author&gt;Obrycki, J. J.&lt;/author&gt;&lt;author&gt;Kring, T. J.&lt;/author&gt;&lt;/authors&gt;&lt;/contributors&gt;&lt;auth-address&gt;Iowa State Univ Sci &amp;amp; Technol, Dept Entomol, Ames, IA 50011 USA&amp;#13;Univ Arkansas, Dept Entomol, Fayetteville, AR 72701 USA&lt;/auth-address&gt;&lt;titles&gt;&lt;title&gt;Predaceous Coccinellidae in biological control&lt;/title&gt;&lt;secondary-title&gt;Annual Review of Entomology&lt;/secondary-title&gt;&lt;alt-title&gt;Annu Rev Entomol&lt;/alt-title&gt;&lt;/titles&gt;&lt;alt-periodical&gt;&lt;full-title&gt;Annual Review of Entomology, Vol 59, 2014&lt;/full-title&gt;&lt;abbr-1&gt;Annu Rev Entomol&lt;/abbr-1&gt;&lt;/alt-periodical&gt;&lt;pages&gt;295-321&lt;/pages&gt;&lt;volume&gt;43&lt;/volume&gt;&lt;keywords&gt;&lt;keyword&gt;coleoptera&lt;/keyword&gt;&lt;keyword&gt;augmentation&lt;/keyword&gt;&lt;keyword&gt;conservation&lt;/keyword&gt;&lt;keyword&gt;importation&lt;/keyword&gt;&lt;keyword&gt;classical biological control&lt;/keyword&gt;&lt;keyword&gt;predators&lt;/keyword&gt;&lt;keyword&gt;harmonia-axyridis pallas&lt;/keyword&gt;&lt;keyword&gt;lady beetle coleoptera&lt;/keyword&gt;&lt;keyword&gt;propylea-quatuordecimpunctata coleoptera&lt;/keyword&gt;&lt;keyword&gt;delphastus-pusillus coleoptera&lt;/keyword&gt;&lt;keyword&gt;temperature-dependent development&lt;/keyword&gt;&lt;keyword&gt;hippodamia convergens coleoptera&lt;/keyword&gt;&lt;keyword&gt;coleomegilla-maculata coleoptera&lt;/keyword&gt;&lt;keyword&gt;eriopis-connexa coleoptera&lt;/keyword&gt;&lt;keyword&gt;pubescent potato plants&lt;/keyword&gt;&lt;keyword&gt;eastern south-dakota&lt;/keyword&gt;&lt;/keywords&gt;&lt;dates&gt;&lt;year&gt;1998&lt;/year&gt;&lt;/dates&gt;&lt;isbn&gt;0066-4170&lt;/isbn&gt;&lt;accession-num&gt;WOS:000071438300014&lt;/accession-num&gt;&lt;urls&gt;&lt;related-urls&gt;&lt;url&gt;&amp;lt;Go to ISI&amp;gt;://WOS:000071438300014&lt;/url&gt;&lt;/related-urls&gt;&lt;/urls&gt;&lt;electronic-resource-num&gt;DOI 10.1146/annurev.ento.43.1.295&lt;/electronic-resource-num&gt;&lt;language&gt;English&lt;/language&gt;&lt;/record&gt;&lt;/Cite&gt;&lt;Cite  &gt;&lt;Author&gt;Sunderland&lt;/Author&gt;&lt;Year&gt;1999&lt;/Year&gt;&lt;RecNum&gt;748&lt;/RecNum&gt;&lt;record&gt;&lt;rec-number&gt;748&lt;/rec-number&gt;&lt;foreign-keys&gt;&lt;key app="EN" db-id="s2a9tdf5ptxsr1ex5t7x9av4z2zfr0vx0dev" timestamp="1561812203"&gt;748&lt;/key&gt;&lt;/foreign-keys&gt;&lt;ref-type name="Journal Article"&gt;17&lt;/ref-type&gt;&lt;contributors&gt;&lt;authors&gt;&lt;author&gt;Sunderland, K.&lt;/author&gt;&lt;/authors&gt;&lt;/contributors&gt;&lt;auth-address&gt;Hort Res Int, Dept Entomol Sci, Warwick CV35 9EF, England&lt;/auth-address&gt;&lt;titles&gt;&lt;title&gt;Mechanisms underlying the effects of spiders on pest populations&lt;/title&gt;&lt;secondary-title&gt;Journal of Arachnology&lt;/secondary-title&gt;&lt;alt-title&gt;J Arachnol&lt;/alt-title&gt;&lt;/titles&gt;&lt;periodical&gt;&lt;full-title&gt;Journal of Arachnology&lt;/full-title&gt;&lt;abbr-1&gt;J Arachnol&lt;/abbr-1&gt;&lt;/periodical&gt;&lt;alt-periodical&gt;&lt;full-title&gt;Journal of Arachnology&lt;/full-title&gt;&lt;abbr-1&gt;J Arachnol&lt;/abbr-1&gt;&lt;/alt-periodical&gt;&lt;pages&gt;308-316&lt;/pages&gt;&lt;volume&gt;27&lt;/volume&gt;&lt;number&gt;1&lt;/number&gt;&lt;keywords&gt;&lt;keyword&gt;biological-control agents&lt;/keyword&gt;&lt;keyword&gt;tussock moth lepidoptera&lt;/keyword&gt;&lt;keyword&gt;colorado potato beetle&lt;/keyword&gt;&lt;keyword&gt;gossypii glover hom&lt;/keyword&gt;&lt;keyword&gt;natural enemies&lt;/keyword&gt;&lt;keyword&gt;intraguild predation&lt;/keyword&gt;&lt;keyword&gt;rhopalosiphum-padi&lt;/keyword&gt;&lt;keyword&gt;wolf spider&lt;/keyword&gt;&lt;keyword&gt;generalist predators&lt;/keyword&gt;&lt;keyword&gt;arthropod predation&lt;/keyword&gt;&lt;/keywords&gt;&lt;dates&gt;&lt;year&gt;1999&lt;/year&gt;&lt;/dates&gt;&lt;isbn&gt;0161-8202&lt;/isbn&gt;&lt;accession-num&gt;WOS:000082213100046&lt;/accession-num&gt;&lt;urls&gt;&lt;related-urls&gt;&lt;url&gt;&amp;lt;Go to ISI&amp;gt;://WOS:000082213100046&lt;/url&gt;&lt;/related-urls&gt;&lt;/urls&gt;&lt;language&gt;English&lt;/language&gt;&lt;/record&gt;&lt;/Cite&gt;&lt;Cite  &gt;&lt;Author&gt;Stiling&lt;/Author&gt;&lt;Year&gt;2005&lt;/Year&gt;&lt;RecNum&gt;755&lt;/RecNum&gt;&lt;record&gt;&lt;rec-number&gt;755&lt;/rec-number&gt;&lt;foreign-keys&gt;&lt;key app="EN" db-id="s2a9tdf5ptxsr1ex5t7x9av4z2zfr0vx0dev" timestamp="1564219632"&gt;755&lt;/key&gt;&lt;/foreign-keys&gt;&lt;ref-type name="Journal Article"&gt;17&lt;/ref-type&gt;&lt;contributors&gt;&lt;authors&gt;&lt;author&gt;Stiling, P.&lt;/author&gt;&lt;author&gt;Cornelissen, T.&lt;/author&gt;&lt;/authors&gt;&lt;/contributors&gt;&lt;auth-address&gt;Univ S Florida, Dept Biol SCA 110, Tampa, FL 33620 USA&lt;/auth-address&gt;&lt;titles&gt;&lt;title&gt;What makes a successful biocontrol agent? A meta-analysis of biological control agent performance&lt;/title&gt;&lt;secondary-title&gt;Biological Control&lt;/secondary-title&gt;&lt;alt-title&gt;Biol Control&lt;/alt-title&gt;&lt;/titles&gt;&lt;periodical&gt;&lt;full-title&gt;Biological Control&lt;/full-title&gt;&lt;abbr-1&gt;Biol Control&lt;/abbr-1&gt;&lt;/periodical&gt;&lt;alt-periodical&gt;&lt;full-title&gt;Biological Control&lt;/full-title&gt;&lt;abbr-1&gt;Biol Control&lt;/abbr-1&gt;&lt;/alt-periodical&gt;&lt;pages&gt;236-246&lt;/pages&gt;&lt;volume&gt;34&lt;/volume&gt;&lt;number&gt;3&lt;/number&gt;&lt;keywords&gt;&lt;keyword&gt;biological control&lt;/keyword&gt;&lt;keyword&gt;biological control efficacy&lt;/keyword&gt;&lt;keyword&gt;meta-analysis&lt;/keyword&gt;&lt;keyword&gt;multiple vs. single releases&lt;/keyword&gt;&lt;keyword&gt;non-target effects&lt;/keyword&gt;&lt;keyword&gt;specialists vs. generalists&lt;/keyword&gt;&lt;keyword&gt;thuringiensis subsp kurstaki&lt;/keyword&gt;&lt;keyword&gt;nontarget lepidoptera&lt;/keyword&gt;&lt;keyword&gt;risk&lt;/keyword&gt;&lt;/keywords&gt;&lt;dates&gt;&lt;year&gt;2005&lt;/year&gt;&lt;pub-dates&gt;&lt;date&gt;Sep&lt;/date&gt;&lt;/pub-dates&gt;&lt;/dates&gt;&lt;isbn&gt;1049-9644&lt;/isbn&gt;&lt;accession-num&gt;WOS:000231772700002&lt;/accession-num&gt;&lt;urls&gt;&lt;related-urls&gt;&lt;url&gt;&amp;lt;Go to ISI&amp;gt;://WOS:000231772700002&lt;/url&gt;&lt;/related-urls&gt;&lt;/urls&gt;&lt;electronic-resource-num&gt;10.1016/j.biocontrol.2005.02.017&lt;/electronic-resource-num&gt;&lt;language&gt;English&lt;/language&gt;&lt;/record&gt;&lt;/Cite&gt;&lt;/EndNote&gt;</w:instrText>
      </w:r>
      <w:r w:rsidR="000B6813">
        <w:fldChar w:fldCharType="separate"/>
      </w:r>
      <w:r>
        <w:t xml:space="preserve">(Riechert and Lockley 1984, Obrycki and Kring 1998, Sunderland 1999, Stiling and </w:t>
      </w:r>
      <w:proofErr w:type="spellStart"/>
      <w:r>
        <w:t>Cornelissen</w:t>
      </w:r>
      <w:proofErr w:type="spellEnd"/>
      <w:r>
        <w:t xml:space="preserve"> 2005)</w:t>
      </w:r>
      <w:r w:rsidR="000B6813">
        <w:fldChar w:fldCharType="end"/>
      </w:r>
      <w:r>
        <w:t xml:space="preserve"> (add </w:t>
      </w:r>
      <w:proofErr w:type="spellStart"/>
      <w:r>
        <w:t>Michalko</w:t>
      </w:r>
      <w:proofErr w:type="spellEnd"/>
      <w:r>
        <w:t xml:space="preserve"> et al. 2019 GEB), and their removal has been shown to cause a 13-fold surge in pest populations in rice farms </w:t>
      </w:r>
      <w:r w:rsidR="000B6813">
        <w:fldChar w:fldCharType="begin"/>
      </w:r>
      <w:r>
        <w:instrText xml:space="preserve"> ADDIN EN.CITE &lt;EndNote&gt;&lt;Cite  &gt;&lt;Author&gt;Kenmore&lt;/Author&gt;&lt;Year&gt;1984&lt;/Year&gt;&lt;DisplayText&gt;(Kenmore et al. 1984)&lt;/DisplayText&gt;&lt;record&gt;&lt;rec-number&gt;756&lt;/rec-number&gt;&lt;foreign-keys&gt;&lt;key app="EN" db-id="s2a9tdf5ptxsr1ex5t7x9av4z2zfr0vx0dev" timestamp="1564232048"&gt;756&lt;/key&gt;&lt;/foreign-keys&gt;&lt;ref-type name="Journal Article"&gt;17&lt;/ref-type&gt;&lt;contributors&gt;&lt;authors&gt;&lt;author&gt;Kenmore, P. E.&lt;/author&gt;&lt;author&gt;Perez, C. A.&lt;/author&gt;&lt;author&gt;Dyck, V. A.&lt;/author&gt;&lt;author&gt;Gutierrez, A. P. &lt;/author&gt;&lt;/authors&gt;&lt;/contributors&gt;&lt;titles&gt;&lt;title&gt;&lt;style face="normal" font="default" size="100%"&gt;Population regulation of the rice brown planthopper (&lt;/style&gt;&lt;style face="italic" font="default" size="100%"&gt;Nilaparvata lugens&lt;/style&gt;&lt;style face="normal" font="default" size="100%"&gt; St&lt;/style&gt;&lt;style face="normal" font="default" charset="238" size="100%"&gt;ǻl) within rice fields in the Philippines&lt;/style&gt;&lt;/title&gt;&lt;secondary-title&gt;Journal of Plant Protection in the Tropics&lt;/secondary-title&gt;&lt;/titles&gt;&lt;periodical&gt;&lt;full-title&gt;Journal of plant protection in the Tropics&lt;/full-title&gt;&lt;/periodical&gt;&lt;pages&gt;19-37&lt;/pages&gt;&lt;volume&gt;1&lt;/volume&gt;&lt;number&gt;1&lt;/number&gt;&lt;dates&gt;&lt;year&gt;1984&lt;/year&gt;&lt;/dates&gt;&lt;urls/&gt;&lt;/record&gt;&lt;/Cite&gt;&lt;/EndNote&gt;</w:instrText>
      </w:r>
      <w:r w:rsidR="000B6813">
        <w:fldChar w:fldCharType="separate"/>
      </w:r>
      <w:r>
        <w:t>(Kenmore et al. 1984)</w:t>
      </w:r>
      <w:r w:rsidR="000B6813">
        <w:fldChar w:fldCharType="end"/>
      </w:r>
      <w:r>
        <w:t xml:space="preserve">.  Since generalist predators are ubiquitous in nature and capable of producing consistent top-down control on various pests </w:t>
      </w:r>
      <w:r w:rsidR="000B6813">
        <w:fldChar w:fldCharType="begin"/>
      </w:r>
      <w:r>
        <w:instrText xml:space="preserve"> ADDIN EN.CITE &lt;EndNote&gt;&lt;Cite  &gt;&lt;Author&gt;Schmitz&lt;/Author&gt;&lt;Year&gt;2000&lt;/Year&gt;&lt;RecNum&gt;141&lt;/RecNum&gt;&lt;DisplayText&gt;(Schmitz et al. 2000, Halaj and Wise 2001, Porcel et al. 2018)&lt;/DisplayText&gt;&lt;record&gt;&lt;rec-number&gt;141&lt;/rec-number&gt;&lt;foreign-keys&gt;&lt;key app="EN" db-id="s2a9tdf5ptxsr1ex5t7x9av4z2zfr0vx0dev" timestamp="0"&gt;141&lt;/key&gt;&lt;/foreign-keys&gt;&lt;ref-type name="Journal Article"&gt;17&lt;/ref-type&gt;&lt;contributors&gt;&lt;authors&gt;&lt;author&gt;Schmitz, Oswald J.&lt;/author&gt;&lt;author&gt;Hamback, P A&lt;/author&gt;&lt;author&gt;Beckerman, A P&lt;/author&gt;&lt;/authors&gt;&lt;/contributors&gt;&lt;titles&gt;&lt;title&gt;Trophic cascades in terrestrial systems: a review of the effects of carnivore removals on plants&lt;/title&gt;&lt;secondary-title&gt;American Naturalist&lt;/secondary-title&gt;&lt;/titles&gt;&lt;periodical&gt;&lt;full-title&gt;American Naturalist&lt;/full-title&gt;&lt;abbr-1&gt;Am Nat&lt;/abbr-1&gt;&lt;/periodical&gt;&lt;pages&gt;141-153&lt;/pages&gt;&lt;volume&gt;155&lt;/volume&gt;&lt;dates&gt;&lt;year&gt;2000&lt;/year&gt;&lt;/dates&gt;&lt;urls/&gt;&lt;/record&gt;&lt;/Cite&gt;&lt;Cite  &gt;&lt;Author&gt;Halaj&lt;/Author&gt;&lt;Year&gt;2001&lt;/Year&gt;&lt;RecNum&gt;744&lt;/RecNum&gt;&lt;record&gt;&lt;rec-number&gt;744&lt;/rec-number&gt;&lt;foreign-keys&gt;&lt;key app="EN" db-id="s2a9tdf5ptxsr1ex5t7x9av4z2zfr0vx0dev" timestamp="1561725936"&gt;744&lt;/key&gt;&lt;/foreign-keys&gt;&lt;ref-type name="Journal Article"&gt;17&lt;/ref-type&gt;&lt;contributors&gt;&lt;authors&gt;&lt;author&gt;Halaj, J.&lt;/author&gt;&lt;author&gt;Wise, D. H.&lt;/author&gt;&lt;/authors&gt;&lt;/contributors&gt;&lt;auth-address&gt;Univ Kentucky, Dept Entomol, Lexington, KY 40546 USA&lt;/auth-address&gt;&lt;titles&gt;&lt;title&gt;Terrestrial trophic cascades: How much do they trickle?&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262-281&lt;/pages&gt;&lt;volume&gt;157&lt;/volume&gt;&lt;number&gt;3&lt;/number&gt;&lt;keywords&gt;&lt;keyword&gt;food webs&lt;/keyword&gt;&lt;keyword&gt;generalist predators&lt;/keyword&gt;&lt;keyword&gt;herbivory&lt;/keyword&gt;&lt;keyword&gt;meta-analysis&lt;/keyword&gt;&lt;keyword&gt;primary producers&lt;/keyword&gt;&lt;keyword&gt;trophic cascades&lt;/keyword&gt;&lt;keyword&gt;sycamore acer-pseudoplatanus&lt;/keyword&gt;&lt;keyword&gt;root-feeding caterpillars&lt;/keyword&gt;&lt;keyword&gt;formica-rufa predation&lt;/keyword&gt;&lt;keyword&gt;pelagic food webs&lt;/keyword&gt;&lt;keyword&gt;ecological communities&lt;/keyword&gt;&lt;keyword&gt;field experiments&lt;/keyword&gt;&lt;keyword&gt;entomopathogenic nematodes&lt;/keyword&gt;&lt;keyword&gt;exploitation ecosystems&lt;/keyword&gt;&lt;keyword&gt;apparent competition&lt;/keyword&gt;&lt;keyword&gt;intraguild predation&lt;/keyword&gt;&lt;/keywords&gt;&lt;dates&gt;&lt;year&gt;2001&lt;/year&gt;&lt;pub-dates&gt;&lt;date&gt;Mar&lt;/date&gt;&lt;/pub-dates&gt;&lt;/dates&gt;&lt;isbn&gt;0003-0147&lt;/isbn&gt;&lt;accession-num&gt;WOS:000167301000002&lt;/accession-num&gt;&lt;urls&gt;&lt;related-urls&gt;&lt;url&gt;&amp;lt;Go to ISI&amp;gt;://WOS:000167301000002&lt;/url&gt;&lt;/related-urls&gt;&lt;/urls&gt;&lt;electronic-resource-num&gt;Doi 10.1086/319190&lt;/electronic-resource-num&gt;&lt;language&gt;English&lt;/language&gt;&lt;/record&gt;&lt;/Cite&gt;&lt;Cite  &gt;&lt;Author&gt;Porcel&lt;/Author&gt;&lt;Year&gt;2018&lt;/Year&gt;&lt;RecNum&gt;745&lt;/RecNum&gt;&lt;record&gt;&lt;rec-number&gt;745&lt;/rec-number&gt;&lt;foreign-keys&gt;&lt;key app="EN" db-id="s2a9tdf5ptxsr1ex5t7x9av4z2zfr0vx0dev" timestamp="1561773841"&gt;745&lt;/key&gt;&lt;/foreign-keys&gt;&lt;ref-type name="Journal Article"&gt;17&lt;/ref-type&gt;&lt;contributors&gt;&lt;authors&gt;&lt;author&gt;Porcel, M.&lt;/author&gt;&lt;author&gt;Andersson, G. K. S.&lt;/author&gt;&lt;author&gt;Palsson, J.&lt;/author&gt;&lt;author&gt;Tasin, M.&lt;/author&gt;&lt;/authors&gt;&lt;/contributors&gt;&lt;auth-address&gt;Swedish Univ Agr Sci, Integrated Plant Protect Unit, Dept Plant Protect Biol, Alnarp, Sweden&amp;#13;Corp Colombiana Invest Agr Agrosavia, Meta, Colombia&amp;#13;Lund Univ, Ctr Environm &amp;amp; Climate Res, Lund, Sweden&amp;#13;UNRN, Sede Andina, Inst Invest Recursos Nat Agroecol &amp;amp; Desarrollo Ru, San Carlos De Bariloche, Rio Negro, Argentina&amp;#13;Consejo Nacl Invest Cient &amp;amp; Tecn, San Carlos De Bariloche, Rio Negro, Argentina&lt;/auth-address&gt;&lt;titles&gt;&lt;title&gt;Organic management in apple orchards: Higher impacts on biological control than on pollination&lt;/title&gt;&lt;secondary-title&gt;Journal of Applied Ecology&lt;/secondary-title&gt;&lt;alt-title&gt;J Appl Ecol&lt;/alt-title&gt;&lt;/titles&gt;&lt;periodical&gt;&lt;full-title&gt;Journal of Applied Ecology&lt;/full-title&gt;&lt;abbr-1&gt;J Appl Ecol&lt;/abbr-1&gt;&lt;/periodical&gt;&lt;alt-periodical&gt;&lt;full-title&gt;Journal of Applied Ecology&lt;/full-title&gt;&lt;abbr-1&gt;J Appl Ecol&lt;/abbr-1&gt;&lt;/alt-periodical&gt;&lt;pages&gt;2779-2789&lt;/pages&gt;&lt;volume&gt;55&lt;/volume&gt;&lt;number&gt;6&lt;/number&gt;&lt;keywords&gt;&lt;keyword&gt;agricultural intensification&lt;/keyword&gt;&lt;keyword&gt;biological control&lt;/keyword&gt;&lt;keyword&gt;ecosystem services&lt;/keyword&gt;&lt;keyword&gt;natural enemies&lt;/keyword&gt;&lt;keyword&gt;organic management&lt;/keyword&gt;&lt;keyword&gt;pollination&lt;/keyword&gt;&lt;keyword&gt;predatory bugs&lt;/keyword&gt;&lt;keyword&gt;temporal dynamics&lt;/keyword&gt;&lt;keyword&gt;landscape heterogeneity&lt;/keyword&gt;&lt;keyword&gt;biodiversity&lt;/keyword&gt;&lt;keyword&gt;pest&lt;/keyword&gt;&lt;keyword&gt;intensity&lt;/keyword&gt;&lt;keyword&gt;diversity&lt;/keyword&gt;&lt;keyword&gt;services&lt;/keyword&gt;&lt;keyword&gt;aphid&lt;/keyword&gt;&lt;keyword&gt;field&lt;/keyword&gt;&lt;/keywords&gt;&lt;dates&gt;&lt;year&gt;2018&lt;/year&gt;&lt;pub-dates&gt;&lt;date&gt;Nov&lt;/date&gt;&lt;/pub-dates&gt;&lt;/dates&gt;&lt;isbn&gt;0021-8901&lt;/isbn&gt;&lt;accession-num&gt;WOS:000447296300024&lt;/accession-num&gt;&lt;urls&gt;&lt;related-urls&gt;&lt;url&gt;&amp;lt;Go to ISI&amp;gt;://WOS:000447296300024&lt;/url&gt;&lt;/related-urls&gt;&lt;/urls&gt;&lt;electronic-resource-num&gt;10.1111/1365-2664.13247&lt;/electronic-resource-num&gt;&lt;language&gt;English&lt;/language&gt;&lt;/record&gt;&lt;/Cite&gt;&lt;/EndNote&gt;</w:instrText>
      </w:r>
      <w:r w:rsidR="000B6813">
        <w:fldChar w:fldCharType="separate"/>
      </w:r>
      <w:r>
        <w:t>(Schmitz et al. 2000, Halaj and Wise 2001, Porcel et al. 2018)</w:t>
      </w:r>
      <w:r w:rsidR="000B6813">
        <w:fldChar w:fldCharType="end"/>
      </w:r>
      <w:r>
        <w:t xml:space="preserve">, they may hold a great potential as </w:t>
      </w:r>
      <w:proofErr w:type="spellStart"/>
      <w:r>
        <w:t>biocontrol</w:t>
      </w:r>
      <w:proofErr w:type="spellEnd"/>
      <w:r>
        <w:t xml:space="preserve"> agents by either acting alone or complementing specialists </w:t>
      </w:r>
      <w:r w:rsidR="000B6813">
        <w:fldChar w:fldCharType="begin"/>
      </w:r>
      <w:r>
        <w:instrText xml:space="preserve"> ADDIN EN.CITE &lt;EndNote&gt;&lt;Cite  &gt;&lt;Author&gt;Murdoch&lt;/Author&gt;&lt;Year&gt;1985&lt;/Year&gt;&lt;RecNum&gt;98&lt;/RecNum&gt;&lt;DisplayText&gt;(Murdoch et al. 1985, Sunderland 1999, Symondson et al. 2002, Stiling and Cornelissen 2005)&lt;/DisplayText&gt;&lt;record&gt;&lt;rec-number&gt;98&lt;/rec-number&gt;&lt;foreign-keys&gt;&lt;key app="EN" db-id="s2a9tdf5ptxsr1ex5t7x9av4z2zfr0vx0dev" timestamp="0"&gt;98&lt;/key&gt;&lt;/foreign-keys&gt;&lt;ref-type name="Journal Article"&gt;17&lt;/ref-type&gt;&lt;contributors&gt;&lt;authors&gt;&lt;author&gt;Murdoch, William W.&lt;/author&gt;&lt;author&gt;Chesson, Jean&lt;/author&gt;&lt;author&gt;Chesson, Peter L.&lt;/author&gt;&lt;/authors&gt;&lt;/contributors&gt;&lt;titles&gt;&lt;title&gt;Biological control in theory and practice&lt;/title&gt;&lt;secondary-title&gt;American Naturalist&lt;/secondary-title&gt;&lt;/titles&gt;&lt;periodical&gt;&lt;full-title&gt;American Naturalist&lt;/full-title&gt;&lt;abbr-1&gt;Am Nat&lt;/abbr-1&gt;&lt;/periodical&gt;&lt;pages&gt;344-366&lt;/pages&gt;&lt;volume&gt;125&lt;/volume&gt;&lt;keywords&gt;&lt;keyword&gt;generalist, specialist, host-specific, biocontrol&lt;/keyword&gt;&lt;/keywords&gt;&lt;dates&gt;&lt;year&gt;1985&lt;/year&gt;&lt;/dates&gt;&lt;urls/&gt;&lt;/record&gt;&lt;/Cite&gt;&lt;Cite  &gt;&lt;Author&gt;Sunderland&lt;/Author&gt;&lt;Year&gt;1999&lt;/Year&gt;&lt;RecNum&gt;748&lt;/RecNum&gt;&lt;record&gt;&lt;rec-number&gt;748&lt;/rec-number&gt;&lt;foreign-keys&gt;&lt;key app="EN" db-id="s2a9tdf5ptxsr1ex5t7x9av4z2zfr0vx0dev" timestamp="1561812203"&gt;748&lt;/key&gt;&lt;/foreign-keys&gt;&lt;ref-type name="Journal Article"&gt;17&lt;/ref-type&gt;&lt;contributors&gt;&lt;authors&gt;&lt;author&gt;Sunderland, K.&lt;/author&gt;&lt;/authors&gt;&lt;/contributors&gt;&lt;auth-address&gt;Hort Res Int, Dept Entomol Sci, Warwick CV35 9EF, England&lt;/auth-address&gt;&lt;titles&gt;&lt;title&gt;Mechanisms underlying the effects of spiders on pest populations&lt;/title&gt;&lt;secondary-title&gt;Journal of Arachnology&lt;/secondary-title&gt;&lt;alt-title&gt;J Arachnol&lt;/alt-title&gt;&lt;/titles&gt;&lt;periodical&gt;&lt;full-title&gt;Journal of Arachnology&lt;/full-title&gt;&lt;abbr-1&gt;J Arachnol&lt;/abbr-1&gt;&lt;/periodical&gt;&lt;alt-periodical&gt;&lt;full-title&gt;Journal of Arachnology&lt;/full-title&gt;&lt;abbr-1&gt;J Arachnol&lt;/abbr-1&gt;&lt;/alt-periodical&gt;&lt;pages&gt;308-316&lt;/pages&gt;&lt;volume&gt;27&lt;/volume&gt;&lt;number&gt;1&lt;/number&gt;&lt;keywords&gt;&lt;keyword&gt;biological-control agents&lt;/keyword&gt;&lt;keyword&gt;tussock moth lepidoptera&lt;/keyword&gt;&lt;keyword&gt;colorado potato beetle&lt;/keyword&gt;&lt;keyword&gt;gossypii glover hom&lt;/keyword&gt;&lt;keyword&gt;natural enemies&lt;/keyword&gt;&lt;keyword&gt;intraguild predation&lt;/keyword&gt;&lt;keyword&gt;rhopalosiphum-padi&lt;/keyword&gt;&lt;keyword&gt;wolf spider&lt;/keyword&gt;&lt;keyword&gt;generalist predators&lt;/keyword&gt;&lt;keyword&gt;arthropod predation&lt;/keyword&gt;&lt;/keywords&gt;&lt;dates&gt;&lt;year&gt;1999&lt;/year&gt;&lt;/dates&gt;&lt;isbn&gt;0161-8202&lt;/isbn&gt;&lt;accession-num&gt;WOS:000082213100046&lt;/accession-num&gt;&lt;urls&gt;&lt;related-urls&gt;&lt;url&gt;&amp;lt;Go to ISI&amp;gt;://WOS:000082213100046&lt;/url&gt;&lt;/related-urls&gt;&lt;/urls&gt;&lt;language&gt;English&lt;/language&gt;&lt;/record&gt;&lt;/Cite&gt;&lt;Cite  &gt;&lt;Author&gt;Symondson&lt;/Author&gt;&lt;Year&gt;2002&lt;/Year&gt;&lt;RecNum&gt;757&lt;/RecNum&gt;&lt;record&gt;&lt;rec-number&gt;757&lt;/rec-number&gt;&lt;foreign-keys&gt;&lt;key app="EN" db-id="s2a9tdf5ptxsr1ex5t7x9av4z2zfr0vx0dev" timestamp="1564318795"&gt;757&lt;/key&gt;&lt;/foreign-keys&gt;&lt;ref-type name="Journal Article"&gt;17&lt;/ref-type&gt;&lt;contributors&gt;&lt;authors&gt;&lt;author&gt;Symondson, W. O. C.&lt;/author&gt;&lt;author&gt;Sunderland, K. D.&lt;/author&gt;&lt;author&gt;Greenstone, M. H.&lt;/author&gt;&lt;/authors&gt;&lt;/contributors&gt;&lt;auth-address&gt;Univ Wales Coll Cardiff, Cardiff Sch Biosci, Cardiff CF10 3TL, S Glam, Wales&amp;#13;Inst Hort Res, Dept Entomol Sci, Wellesbourne CV35 9EF, Warwick, England&amp;#13;USDA ARS, Plant Sci &amp;amp; water Conservat Res Lab, Stillwater, OK USA&lt;/auth-address&gt;&lt;titles&gt;&lt;title&gt;Can generalist predators be effective biocontrol agents?&lt;/title&gt;&lt;secondary-title&gt;Annual Review of Entomology&lt;/secondary-title&gt;&lt;alt-title&gt;Annu Rev Entomol&lt;/alt-title&gt;&lt;/titles&gt;&lt;alt-periodical&gt;&lt;full-title&gt;Annual Review of Entomology, Vol 59, 2014&lt;/full-title&gt;&lt;abbr-1&gt;Annu Rev Entomol&lt;/abbr-1&gt;&lt;/alt-periodical&gt;&lt;pages&gt;561-594&lt;/pages&gt;&lt;volume&gt;47&lt;/volume&gt;&lt;keywords&gt;&lt;keyword&gt;polyphagous predators&lt;/keyword&gt;&lt;keyword&gt;predation theory&lt;/keyword&gt;&lt;keyword&gt;generalists versus specialists&lt;/keyword&gt;&lt;keyword&gt;habitat manipulation&lt;/keyword&gt;&lt;keyword&gt;conservation biological control&lt;/keyword&gt;&lt;keyword&gt;colorado potato beetle&lt;/keyword&gt;&lt;keyword&gt;aphid rhopalosiphum-padi&lt;/keyword&gt;&lt;keyword&gt;pterostichus-melanarius coleoptera&lt;/keyword&gt;&lt;keyword&gt;augmentative biological-control&lt;/keyword&gt;&lt;keyword&gt;ephemeral crop habitats&lt;/keyword&gt;&lt;keyword&gt;gypsy-moth lepidoptera&lt;/keyword&gt;&lt;keyword&gt;rosy apple aphid&lt;/keyword&gt;&lt;keyword&gt;natural enemies&lt;/keyword&gt;&lt;keyword&gt;population-dynamics&lt;/keyword&gt;&lt;keyword&gt;coleomegilla-maculata&lt;/keyword&gt;&lt;/keywords&gt;&lt;dates&gt;&lt;year&gt;2002&lt;/year&gt;&lt;/dates&gt;&lt;isbn&gt;0066-4170&lt;/isbn&gt;&lt;accession-num&gt;WOS:000173421900019&lt;/accession-num&gt;&lt;urls&gt;&lt;related-urls&gt;&lt;url&gt;&amp;lt;Go to ISI&amp;gt;://WOS:000173421900019&lt;/url&gt;&lt;/related-urls&gt;&lt;/urls&gt;&lt;electronic-resource-num&gt;DOI 10.1146/annurev.ento.47.091201.145240&lt;/electronic-resource-num&gt;&lt;language&gt;English&lt;/language&gt;&lt;/record&gt;&lt;/Cite&gt;&lt;Cite  &gt;&lt;Author&gt;Stiling&lt;/Author&gt;&lt;Year&gt;2005&lt;/Year&gt;&lt;RecNum&gt;755&lt;/RecNum&gt;&lt;record&gt;&lt;rec-number&gt;755&lt;/rec-number&gt;&lt;foreign-keys&gt;&lt;key app="EN" db-id="s2a9tdf5ptxsr1ex5t7x9av4z2zfr0vx0dev" timestamp="1564219632"&gt;755&lt;/key&gt;&lt;/foreign-keys&gt;&lt;ref-type name="Journal Article"&gt;17&lt;/ref-type&gt;&lt;contributors&gt;&lt;authors&gt;&lt;author&gt;Stiling, P.&lt;/author&gt;&lt;author&gt;Cornelissen, T.&lt;/author&gt;&lt;/authors&gt;&lt;/contributors&gt;&lt;auth-address&gt;Univ S Florida, Dept Biol SCA 110, Tampa, FL 33620 USA&lt;/auth-address&gt;&lt;titles&gt;&lt;title&gt;What makes a successful biocontrol agent? A meta-analysis of biological control agent performance&lt;/title&gt;&lt;secondary-title&gt;Biological Control&lt;/secondary-title&gt;&lt;alt-title&gt;Biol Control&lt;/alt-title&gt;&lt;/titles&gt;&lt;periodical&gt;&lt;full-title&gt;Biological Control&lt;/full-title&gt;&lt;abbr-1&gt;Biol Control&lt;/abbr-1&gt;&lt;/periodical&gt;&lt;alt-periodical&gt;&lt;full-title&gt;Biological Control&lt;/full-title&gt;&lt;abbr-1&gt;Biol Control&lt;/abbr-1&gt;&lt;/alt-periodical&gt;&lt;pages&gt;236-246&lt;/pages&gt;&lt;volume&gt;34&lt;/volume&gt;&lt;number&gt;3&lt;/number&gt;&lt;keywords&gt;&lt;keyword&gt;biological control&lt;/keyword&gt;&lt;keyword&gt;biological control efficacy&lt;/keyword&gt;&lt;keyword&gt;meta-analysis&lt;/keyword&gt;&lt;keyword&gt;multiple vs. single releases&lt;/keyword&gt;&lt;keyword&gt;non-target effects&lt;/keyword&gt;&lt;keyword&gt;specialists vs. generalists&lt;/keyword&gt;&lt;keyword&gt;thuringiensis subsp kurstaki&lt;/keyword&gt;&lt;keyword&gt;nontarget lepidoptera&lt;/keyword&gt;&lt;keyword&gt;risk&lt;/keyword&gt;&lt;/keywords&gt;&lt;dates&gt;&lt;year&gt;2005&lt;/year&gt;&lt;pub-dates&gt;&lt;date&gt;Sep&lt;/date&gt;&lt;/pub-dates&gt;&lt;/dates&gt;&lt;isbn&gt;1049-9644&lt;/isbn&gt;&lt;accession-num&gt;WOS:000231772700002&lt;/accession-num&gt;&lt;urls&gt;&lt;related-urls&gt;&lt;url&gt;&amp;lt;Go to ISI&amp;gt;://WOS:000231772700002&lt;/url&gt;&lt;/related-urls&gt;&lt;/urls&gt;&lt;electronic-resource-num&gt;10.1016/j.biocontrol.2005.02.017&lt;/electronic-resource-num&gt;&lt;language&gt;English&lt;/language&gt;&lt;/record&gt;&lt;/Cite&gt;&lt;/EndNote&gt;</w:instrText>
      </w:r>
      <w:r w:rsidR="000B6813">
        <w:fldChar w:fldCharType="separate"/>
      </w:r>
      <w:r>
        <w:t>(Murdoch et al. 1985, Sunderland 1999, Symondson et al. 2002, Stiling and Cornelissen 2005)</w:t>
      </w:r>
      <w:r w:rsidR="000B6813">
        <w:fldChar w:fldCharType="end"/>
      </w:r>
      <w:r>
        <w:t xml:space="preserve">.  </w:t>
      </w:r>
    </w:p>
    <w:p w:rsidR="009559CF" w:rsidRDefault="005A3F96">
      <w:pPr>
        <w:spacing w:line="480" w:lineRule="auto"/>
        <w:ind w:firstLine="480"/>
      </w:pPr>
      <w:r>
        <w:t xml:space="preserve">To realize the full potential of generalist predators as </w:t>
      </w:r>
      <w:proofErr w:type="spellStart"/>
      <w:r>
        <w:t>biocontrol</w:t>
      </w:r>
      <w:proofErr w:type="spellEnd"/>
      <w:r>
        <w:t xml:space="preserve"> agents in agricultural </w:t>
      </w:r>
      <w:r>
        <w:lastRenderedPageBreak/>
        <w:t xml:space="preserve">systems, it is necessary to first quantify their diet composition in field conditions.  This necessity arises from a concern that generalist predators feed on not only targeted species (e.g., herbivorous pests) but also alternative prey (e.g., </w:t>
      </w:r>
      <w:proofErr w:type="spellStart"/>
      <w:r>
        <w:t>detritivores</w:t>
      </w:r>
      <w:proofErr w:type="spellEnd"/>
      <w:r>
        <w:t xml:space="preserve">) in the field </w:t>
      </w:r>
      <w:r w:rsidR="000B6813">
        <w:fldChar w:fldCharType="begin"/>
      </w:r>
      <w:r>
        <w:instrText xml:space="preserve"> ADDIN EN.CITE &lt;EndNote&gt;&lt;Cite  &gt;&lt;Author&gt;Symondson&lt;/Author&gt;&lt;Year&gt;2002&lt;/Year&gt;&lt;RecNum&gt;757&lt;/RecNum&gt;&lt;DisplayText&gt;(Symondson et al. 2002, Michalko et al. 2019)&lt;/DisplayText&gt;&lt;record&gt;&lt;rec-number&gt;757&lt;/rec-number&gt;&lt;foreign-keys&gt;&lt;key app="EN" db-id="s2a9tdf5ptxsr1ex5t7x9av4z2zfr0vx0dev" timestamp="1564318795"&gt;757&lt;/key&gt;&lt;/foreign-keys&gt;&lt;ref-type name="Journal Article"&gt;17&lt;/ref-type&gt;&lt;contributors&gt;&lt;authors&gt;&lt;author&gt;Symondson, W. O. C.&lt;/author&gt;&lt;author&gt;Sunderland, K. D.&lt;/author&gt;&lt;author&gt;Greenstone, M. H.&lt;/author&gt;&lt;/authors&gt;&lt;/contributors&gt;&lt;auth-address&gt;Univ Wales Coll Cardiff, Cardiff Sch Biosci, Cardiff CF10 3TL, S Glam, Wales&amp;#13;Inst Hort Res, Dept Entomol Sci, Wellesbourne CV35 9EF, Warwick, England&amp;#13;USDA ARS, Plant Sci &amp;amp; water Conservat Res Lab, Stillwater, OK USA&lt;/auth-address&gt;&lt;titles&gt;&lt;title&gt;Can generalist predators be effective biocontrol agents?&lt;/title&gt;&lt;secondary-title&gt;Annual Review of Entomology&lt;/secondary-title&gt;&lt;alt-title&gt;Annu Rev Entomol&lt;/alt-title&gt;&lt;/titles&gt;&lt;alt-periodical&gt;&lt;full-title&gt;Annual Review of Entomology, Vol 59, 2014&lt;/full-title&gt;&lt;abbr-1&gt;Annu Rev Entomol&lt;/abbr-1&gt;&lt;/alt-periodical&gt;&lt;pages&gt;561-594&lt;/pages&gt;&lt;volume&gt;47&lt;/volume&gt;&lt;keywords&gt;&lt;keyword&gt;polyphagous predators&lt;/keyword&gt;&lt;keyword&gt;predation theory&lt;/keyword&gt;&lt;keyword&gt;generalists versus specialists&lt;/keyword&gt;&lt;keyword&gt;habitat manipulation&lt;/keyword&gt;&lt;keyword&gt;conservation biological control&lt;/keyword&gt;&lt;keyword&gt;colorado potato beetle&lt;/keyword&gt;&lt;keyword&gt;aphid rhopalosiphum-padi&lt;/keyword&gt;&lt;keyword&gt;pterostichus-melanarius coleoptera&lt;/keyword&gt;&lt;keyword&gt;augmentative biological-control&lt;/keyword&gt;&lt;keyword&gt;ephemeral crop habitats&lt;/keyword&gt;&lt;keyword&gt;gypsy-moth lepidoptera&lt;/keyword&gt;&lt;keyword&gt;rosy apple aphid&lt;/keyword&gt;&lt;keyword&gt;natural enemies&lt;/keyword&gt;&lt;keyword&gt;population-dynamics&lt;/keyword&gt;&lt;keyword&gt;coleomegilla-maculata&lt;/keyword&gt;&lt;/keywords&gt;&lt;dates&gt;&lt;year&gt;2002&lt;/year&gt;&lt;/dates&gt;&lt;isbn&gt;0066-4170&lt;/isbn&gt;&lt;accession-num&gt;WOS:000173421900019&lt;/accession-num&gt;&lt;urls&gt;&lt;related-urls&gt;&lt;url&gt;&amp;lt;Go to ISI&amp;gt;://WOS:000173421900019&lt;/url&gt;&lt;/related-urls&gt;&lt;/urls&gt;&lt;electronic-resource-num&gt;DOI 10.1146/annurev.ento.47.091201.145240&lt;/electronic-resource-num&gt;&lt;language&gt;English&lt;/language&gt;&lt;/record&gt;&lt;/Cite&gt;&lt;Cite  &gt;&lt;Author&gt;Michalko&lt;/Author&gt;&lt;Year&gt;2019&lt;/Year&gt;&lt;RecNum&gt;758&lt;/RecNum&gt;&lt;record&gt;&lt;rec-number&gt;758&lt;/rec-number&gt;&lt;foreign-keys&gt;&lt;key app="EN" db-id="s2a9tdf5ptxsr1ex5t7x9av4z2zfr0vx0dev" timestamp="1564665729"&gt;758&lt;/key&gt;&lt;/foreign-keys&gt;&lt;ref-type name="Journal Article"&gt;17&lt;/ref-type&gt;&lt;contributors&gt;&lt;authors&gt;&lt;author&gt;Michalko, R.&lt;/author&gt;&lt;author&gt;Pekar, S.&lt;/author&gt;&lt;author&gt;Entling, M. H.&lt;/author&gt;&lt;/authors&gt;&lt;/contributors&gt;&lt;auth-address&gt;Mendel Univ Brno, Fac Forestry &amp;amp; Wood Technol, Dept Forest Ecol, Zemedelska 3, Brno 61300, Czech Republic&amp;#13;Masaryk Univ, Fac Sci, Dept Bot &amp;amp; Zool, Kotlarska 2, CS-61137 Brno, Czech Republic&amp;#13;Univ Koblenz Landau, Inst Environm Sci, Fortstr 7, D-76829 Landau Pfalz, Germany&lt;/auth-address&gt;&lt;titles&gt;&lt;title&gt;An updated perspective on spiders as generalist predators in biological control&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21-36&lt;/pages&gt;&lt;volume&gt;189&lt;/volume&gt;&lt;number&gt;1&lt;/number&gt;&lt;keywords&gt;&lt;keyword&gt;araneae&lt;/keyword&gt;&lt;keyword&gt;agroecosystem&lt;/keyword&gt;&lt;keyword&gt;food-web&lt;/keyword&gt;&lt;keyword&gt;functional trait&lt;/keyword&gt;&lt;keyword&gt;niche&lt;/keyword&gt;&lt;keyword&gt;pest&lt;/keyword&gt;&lt;keyword&gt;mixed-species diets&lt;/keyword&gt;&lt;keyword&gt;intraguild predation&lt;/keyword&gt;&lt;keyword&gt;wolf spider&lt;/keyword&gt;&lt;keyword&gt;pest suppression&lt;/keyword&gt;&lt;keyword&gt;alternative prey&lt;/keyword&gt;&lt;keyword&gt;natural enemies&lt;/keyword&gt;&lt;keyword&gt;functional-response&lt;/keyword&gt;&lt;keyword&gt;linyphiid spiders&lt;/keyword&gt;&lt;keyword&gt;food-web&lt;/keyword&gt;&lt;keyword&gt;ecological consequences&lt;/keyword&gt;&lt;/keywords&gt;&lt;dates&gt;&lt;year&gt;2019&lt;/year&gt;&lt;pub-dates&gt;&lt;date&gt;Jan&lt;/date&gt;&lt;/pub-dates&gt;&lt;/dates&gt;&lt;isbn&gt;0029-8549&lt;/isbn&gt;&lt;accession-num&gt;WOS:000455167600003&lt;/accession-num&gt;&lt;urls&gt;&lt;related-urls&gt;&lt;url&gt;&amp;lt;Go to ISI&amp;gt;://WOS:000455167600003&lt;/url&gt;&lt;/related-urls&gt;&lt;/urls&gt;&lt;electronic-resource-num&gt;10.1007/s00442-018-4313-1&lt;/electronic-resource-num&gt;&lt;language&gt;English&lt;/language&gt;&lt;/record&gt;&lt;/Cite&gt;&lt;/EndNote&gt;</w:instrText>
      </w:r>
      <w:r w:rsidR="000B6813">
        <w:fldChar w:fldCharType="separate"/>
      </w:r>
      <w:r>
        <w:t>(Symondson et al. 2002, Michalko et al. 2019)</w:t>
      </w:r>
      <w:r w:rsidR="000B6813">
        <w:fldChar w:fldCharType="end"/>
      </w:r>
      <w:r>
        <w:t xml:space="preserve">.  Therefore, the </w:t>
      </w:r>
      <w:proofErr w:type="spellStart"/>
      <w:r>
        <w:t>biocontrol</w:t>
      </w:r>
      <w:proofErr w:type="spellEnd"/>
      <w:r>
        <w:t xml:space="preserve"> potential of generalist predators may be affected by the presence of alternative prey, either positively or negatively.  For example, on one hand, alternative prey could support higher densities of predators when pest populations are low early in the crop season, facilitating pest control by predators when pests become abundant later in the season </w:t>
      </w:r>
      <w:r w:rsidR="000B6813">
        <w:fldChar w:fldCharType="begin"/>
      </w:r>
      <w:r>
        <w:instrText xml:space="preserve"> ADDIN EN.CITE &lt;EndNote&gt;&lt;Cite  &gt;&lt;Author&gt;Settle&lt;/Author&gt;&lt;Year&gt;1996&lt;/Year&gt;&lt;RecNum&gt;759&lt;/RecNum&gt;&lt;DisplayText&gt;(Settle et al. 1996, Muñoz-Cárdenas et al. 2017)&lt;/DisplayText&gt;&lt;record&gt;&lt;rec-number&gt;759&lt;/rec-number&gt;&lt;foreign-keys&gt;&lt;key app="EN" db-id="s2a9tdf5ptxsr1ex5t7x9av4z2zfr0vx0dev" timestamp="1564666270"&gt;759&lt;/key&gt;&lt;/foreign-keys&gt;&lt;ref-type name="Journal Article"&gt;17&lt;/ref-type&gt;&lt;contributors&gt;&lt;authors&gt;&lt;author&gt;Settle, W. H.&lt;/author&gt;&lt;author&gt;Ariawan, H.&lt;/author&gt;&lt;author&gt;Astuti, E. T.&lt;/author&gt;&lt;author&gt;Cahyana, W.&lt;/author&gt;&lt;author&gt;Hakim, A. L.&lt;/author&gt;&lt;author&gt;Hindayana, D.&lt;/author&gt;&lt;author&gt;Lestari, A. S.&lt;/author&gt;&lt;author&gt;Pajarningsih&lt;/author&gt;&lt;author&gt;Sartanto&lt;/author&gt;&lt;/authors&gt;&lt;/contributors&gt;&lt;auth-address&gt;Indonesian Natl Integrated Pest Management Progra,Jakarta 12510,Indonesia&amp;#13;Lab Pengendalian Hama Penyakit Tanaman Pangan,Bantul,Diy,Indonesia&lt;/auth-address&gt;&lt;titles&gt;&lt;title&gt;Managing tropical rice pests through conservation of generalist natural enemies and alternative prey&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1975-1988&lt;/pages&gt;&lt;volume&gt;77&lt;/volume&gt;&lt;number&gt;7&lt;/number&gt;&lt;keywords&gt;&lt;keyword&gt;agroecosystems, tropical rice&lt;/keyword&gt;&lt;keyword&gt;biological control&lt;/keyword&gt;&lt;keyword&gt;chironomidae&lt;/keyword&gt;&lt;keyword&gt;community dynamics&lt;/keyword&gt;&lt;keyword&gt;detritivores and plankton feeders&lt;/keyword&gt;&lt;keyword&gt;field experiment&lt;/keyword&gt;&lt;keyword&gt;green revolution&lt;/keyword&gt;&lt;keyword&gt;insecticide use and pest outbreaks&lt;/keyword&gt;&lt;keyword&gt;integrated pest management&lt;/keyword&gt;&lt;keyword&gt;java, indonesia&lt;/keyword&gt;&lt;keyword&gt;rice-field ecology&lt;/keyword&gt;&lt;keyword&gt;rice landscape patterns&lt;/keyword&gt;&lt;keyword&gt;synchronous vs non-synchronous plantings&lt;/keyword&gt;&lt;keyword&gt;insecticide-induced resurgence&lt;/keyword&gt;&lt;keyword&gt;nilaparvata-lugens&lt;/keyword&gt;&lt;keyword&gt;brown planthopper&lt;/keyword&gt;&lt;keyword&gt;homoptera&lt;/keyword&gt;&lt;keyword&gt;growth&lt;/keyword&gt;&lt;/keywords&gt;&lt;dates&gt;&lt;year&gt;1996&lt;/year&gt;&lt;pub-dates&gt;&lt;date&gt;Oct&lt;/date&gt;&lt;/pub-dates&gt;&lt;/dates&gt;&lt;isbn&gt;0012-9658&lt;/isbn&gt;&lt;accession-num&gt;WOS:A1996VM42100003&lt;/accession-num&gt;&lt;urls&gt;&lt;related-urls&gt;&lt;url&gt;&amp;lt;Go to ISI&amp;gt;://WOS:A1996VM42100003&lt;/url&gt;&lt;/related-urls&gt;&lt;/urls&gt;&lt;electronic-resource-num&gt;Doi 10.2307/2265694&lt;/electronic-resource-num&gt;&lt;language&gt;English&lt;/language&gt;&lt;/record&gt;&lt;/Cite&gt;&lt;Cite  &gt;&lt;Author&gt;Munoz-Cardenas&lt;/Author&gt;&lt;Year&gt;2017&lt;/Year&gt;&lt;record&gt;&lt;rec-number&gt;760&lt;/rec-number&gt;&lt;foreign-keys&gt;&lt;key app="EN" db-id="s2a9tdf5ptxsr1ex5t7x9av4z2zfr0vx0dev" timestamp="1564832851"&gt;760&lt;/key&gt;&lt;/foreign-keys&gt;&lt;ref-type name="Journal Article"&gt;17&lt;/ref-type&gt;&lt;contributors&gt;&lt;authors&gt;&lt;author&gt;Muñoz-Cárdenas, K.&lt;/author&gt;&lt;author&gt;Ersin, F.&lt;/author&gt;&lt;author&gt;Pijnakker, J.&lt;/author&gt;&lt;author&gt;van Houten, Y.&lt;/author&gt;&lt;author&gt;Hoogerbrugge, H.&lt;/author&gt;&lt;author&gt;Leman, A.&lt;/author&gt;&lt;author&gt;Pappas, M. L.&lt;/author&gt;&lt;author&gt;Duarte, M. V. A.&lt;/author&gt;&lt;author&gt;Messelink, G. J.&lt;/author&gt;&lt;author&gt;Sabelis, M. W.&lt;/author&gt;&lt;author&gt;Janssen, A.&lt;/author&gt;&lt;/authors&gt;&lt;/contributors&gt;&lt;auth-address&gt;Univ Amsterdam, Populat Biol, IBED, Sci Pk 904, NL-1098 XH Amsterdam, Netherlands&amp;#13;Univ Ege, Dept Plant Protect, Fac Agr, TR-35100 Izmir, Turkey&amp;#13;Biobest Belgium Bv, Ilse Velden 18, B-2260 Westerlo, Belgium&amp;#13;Wageningen UR Greenhouse Hort, POB 20, NL-2265 ZG Bleiswijk, Netherlands&amp;#13;Koppert Biol Syst, Veilingweg 14,Postbus 155, NL-2650 AD Berkel, Netherlands&amp;#13;Democritus Univ Thrace, Lab Agr Entomol &amp;amp; Zool, Dept Agr Dev, Pantazidou 193, Orestiada 68200, Greece&amp;#13;Univ Fed Vicosa, Dept Entomol, Vicosa, MG, Brazil&lt;/auth-address&gt;&lt;titles&gt;&lt;title&gt;Supplying high-quality alternative prey in the litter increases control of an above-ground plant pest by a generalist predator&lt;/title&gt;&lt;secondary-title&gt;Biological Control&lt;/secondary-title&gt;&lt;alt-title&gt;Biol Control&lt;/alt-title&gt;&lt;/titles&gt;&lt;periodical&gt;&lt;full-title&gt;Biological Control&lt;/full-title&gt;&lt;abbr-1&gt;Biol Control&lt;/abbr-1&gt;&lt;/periodical&gt;&lt;alt-periodical&gt;&lt;full-title&gt;Biological Control&lt;/full-title&gt;&lt;abbr-1&gt;Biol Control&lt;/abbr-1&gt;&lt;/alt-periodical&gt;&lt;pages&gt;19-26&lt;/pages&gt;&lt;volume&gt;105&lt;/volume&gt;&lt;keywords&gt;&lt;keyword&gt;amblyseius swirskii&lt;/keyword&gt;&lt;keyword&gt;biological control&lt;/keyword&gt;&lt;keyword&gt;apparent competition&lt;/keyword&gt;&lt;keyword&gt;thrips&lt;/keyword&gt;&lt;keyword&gt;ornamentals&lt;/keyword&gt;&lt;keyword&gt;population dynamics&lt;/keyword&gt;&lt;keyword&gt;astigmatina&lt;/keyword&gt;&lt;keyword&gt;biological-control agents&lt;/keyword&gt;&lt;keyword&gt;western flower thrips&lt;/keyword&gt;&lt;keyword&gt;detrital food-web&lt;/keyword&gt;&lt;keyword&gt;amblyseius-swirskii&lt;/keyword&gt;&lt;keyword&gt;apparent competition&lt;/keyword&gt;&lt;keyword&gt;phytoseiid predators&lt;/keyword&gt;&lt;keyword&gt;supplemental food&lt;/keyword&gt;&lt;keyword&gt;intraguild predation&lt;/keyword&gt;&lt;keyword&gt;acari phytoseiidae&lt;/keyword&gt;&lt;keyword&gt;trophic cascades&lt;/keyword&gt;&lt;/keywords&gt;&lt;dates&gt;&lt;year&gt;2017&lt;/year&gt;&lt;pub-dates&gt;&lt;date&gt;Feb&lt;/date&gt;&lt;/pub-dates&gt;&lt;/dates&gt;&lt;isbn&gt;1049-9644&lt;/isbn&gt;&lt;accession-num&gt;WOS:000390575200004&lt;/accession-num&gt;&lt;urls&gt;&lt;related-urls&gt;&lt;url&gt;&amp;lt;Go to ISI&amp;gt;://WOS:000390575200004&lt;/url&gt;&lt;/related-urls&gt;&lt;/urls&gt;&lt;electronic-resource-num&gt;10.1016/j.biocontrol.2016.11.004&lt;/electronic-resource-num&gt;&lt;language&gt;English&lt;/language&gt;&lt;/record&gt;&lt;/Cite&gt;&lt;/EndNote&gt;</w:instrText>
      </w:r>
      <w:r w:rsidR="000B6813">
        <w:fldChar w:fldCharType="separate"/>
      </w:r>
      <w:r>
        <w:t>(Settle et al. 1996, Muñoz-Cárdenas et al. 2017)</w:t>
      </w:r>
      <w:r w:rsidR="000B6813">
        <w:fldChar w:fldCharType="end"/>
      </w:r>
      <w:r>
        <w:t xml:space="preserve">.  On the other hand, alternative prey may disrupt </w:t>
      </w:r>
      <w:proofErr w:type="spellStart"/>
      <w:r>
        <w:t>biocontrol</w:t>
      </w:r>
      <w:proofErr w:type="spellEnd"/>
      <w:r>
        <w:t xml:space="preserve"> if these predators exhibit a stronger preference for alternative prey </w:t>
      </w:r>
      <w:r w:rsidR="000B6813">
        <w:fldChar w:fldCharType="begin"/>
      </w:r>
      <w:r>
        <w:instrText xml:space="preserve"> ADDIN EN.CITE &lt;EndNote&gt;&lt;Cite  &gt;&lt;Author&gt;Musser&lt;/Author&gt;&lt;Year&gt;2003&lt;/Year&gt;&lt;RecNum&gt;761&lt;/RecNum&gt;&lt;DisplayText&gt;(Musser and Shelton 2003, Koss and Snyder 2005, Birkhofer et al. 2008b)&lt;/DisplayText&gt;&lt;record&gt;&lt;rec-number&gt;761&lt;/rec-number&gt;&lt;foreign-keys&gt;&lt;key app="EN" db-id="s2a9tdf5ptxsr1ex5t7x9av4z2zfr0vx0dev" timestamp="1564833602"&gt;761&lt;/key&gt;&lt;/foreign-keys&gt;&lt;ref-type name="Journal Article"&gt;17&lt;/ref-type&gt;&lt;contributors&gt;&lt;authors&gt;&lt;author&gt;Musser, F. R.&lt;/author&gt;&lt;author&gt;Shelton, A. M.&lt;/author&gt;&lt;/authors&gt;&lt;/contributors&gt;&lt;auth-address&gt;Cornell Univ, New York State Agr Expt Stn, Dept Entomol, Geneva, NY 14456 USA&lt;/auth-address&gt;&lt;titles&gt;&lt;title&gt;&lt;style face="normal" font="default" size="100%"&gt;Predation of &lt;/style&gt;&lt;style face="italic" font="default" size="100%"&gt;Ostrinia nubilalis&lt;/style&gt;&lt;style face="normal" font="default" size="100%"&gt; (Lepidoptera : Crambidae) eggs in sweet corn by generalist predators and the impact of alternative foods&lt;/style&gt;&lt;/title&gt;&lt;secondary-title&gt;Environmental Entomology&lt;/secondary-title&gt;&lt;alt-title&gt;Environ Entomol&lt;/alt-title&gt;&lt;/titles&gt;&lt;periodical&gt;&lt;full-title&gt;Environmental Entomology&lt;/full-title&gt;&lt;abbr-1&gt;Environ Entomol&lt;/abbr-1&gt;&lt;/periodical&gt;&lt;alt-periodical&gt;&lt;full-title&gt;Environmental Entomology&lt;/full-title&gt;&lt;abbr-1&gt;Environ Entomol&lt;/abbr-1&gt;&lt;/alt-periodical&gt;&lt;pages&gt;1131-1138&lt;/pages&gt;&lt;volume&gt;32&lt;/volume&gt;&lt;number&gt;5&lt;/number&gt;&lt;keywords&gt;&lt;keyword&gt;coleomegilla maculata&lt;/keyword&gt;&lt;keyword&gt;harmonia axyridis&lt;/keyword&gt;&lt;keyword&gt;orius insidiosus&lt;/keyword&gt;&lt;keyword&gt;predator&lt;/keyword&gt;&lt;keyword&gt;alternative food&lt;/keyword&gt;&lt;keyword&gt;coleomegilla-maculata coleoptera&lt;/keyword&gt;&lt;keyword&gt;spodoptera-frugiperda lepidoptera&lt;/keyword&gt;&lt;keyword&gt;borer lepidoptera&lt;/keyword&gt;&lt;keyword&gt;coccinellid predator&lt;/keyword&gt;&lt;keyword&gt;numerical response&lt;/keyword&gt;&lt;keyword&gt;heliothis-zea&lt;/keyword&gt;&lt;keyword&gt;noctuidae&lt;/keyword&gt;&lt;keyword&gt;aphids&lt;/keyword&gt;&lt;keyword&gt;chrysomelidae&lt;/keyword&gt;&lt;keyword&gt;cannibalism&lt;/keyword&gt;&lt;/keywords&gt;&lt;dates&gt;&lt;year&gt;2003&lt;/year&gt;&lt;pub-dates&gt;&lt;date&gt;Oct&lt;/date&gt;&lt;/pub-dates&gt;&lt;/dates&gt;&lt;isbn&gt;0046-225x&lt;/isbn&gt;&lt;accession-num&gt;WOS:000186445200026&lt;/accession-num&gt;&lt;urls&gt;&lt;related-urls&gt;&lt;url&gt;&amp;lt;Go to ISI&amp;gt;://WOS:000186445200026&lt;/url&gt;&lt;/related-urls&gt;&lt;/urls&gt;&lt;electronic-resource-num&gt;Doi 10.1603/0046-225x-32.5.1131&lt;/electronic-resource-num&gt;&lt;language&gt;English&lt;/language&gt;&lt;/record&gt;&lt;/Cite&gt;&lt;Cite  &gt;&lt;Author&gt;Koss&lt;/Author&gt;&lt;Year&gt;2005&lt;/Year&gt;&lt;RecNum&gt;762&lt;/RecNum&gt;&lt;record&gt;&lt;rec-number&gt;762&lt;/rec-number&gt;&lt;foreign-keys&gt;&lt;key app="EN" db-id="s2a9tdf5ptxsr1ex5t7x9av4z2zfr0vx0dev" timestamp="1564834273"&gt;762&lt;/key&gt;&lt;/foreign-keys&gt;&lt;ref-type name="Journal Article"&gt;17&lt;/ref-type&gt;&lt;contributors&gt;&lt;authors&gt;&lt;author&gt;Koss, A. M.&lt;/author&gt;&lt;author&gt;Snyder, W. E.&lt;/author&gt;&lt;/authors&gt;&lt;/contributors&gt;&lt;auth-address&gt;Washington State Univ, Dept Entomol, Pullman, WA 99164 USA&lt;/auth-address&gt;&lt;titles&gt;&lt;title&gt;Alternative prey disrupt biocontrol by a guild of generalist predators&lt;/title&gt;&lt;secondary-title&gt;Biological Control&lt;/secondary-title&gt;&lt;alt-title&gt;Biol Control&lt;/alt-title&gt;&lt;/titles&gt;&lt;periodical&gt;&lt;full-title&gt;Biological Control&lt;/full-title&gt;&lt;abbr-1&gt;Biol Control&lt;/abbr-1&gt;&lt;/periodical&gt;&lt;alt-periodical&gt;&lt;full-title&gt;Biological Control&lt;/full-title&gt;&lt;abbr-1&gt;Biol Control&lt;/abbr-1&gt;&lt;/alt-periodical&gt;&lt;pages&gt;243-251&lt;/pages&gt;&lt;volume&gt;32&lt;/volume&gt;&lt;number&gt;2&lt;/number&gt;&lt;keywords&gt;&lt;keyword&gt;predator assemblage&lt;/keyword&gt;&lt;keyword&gt;intraguild predation&lt;/keyword&gt;&lt;keyword&gt;myzus persicae&lt;/keyword&gt;&lt;keyword&gt;leptinotarsa decemlineaia&lt;/keyword&gt;&lt;keyword&gt;solanum tuberosum&lt;/keyword&gt;&lt;keyword&gt;colorado-potato beetle&lt;/keyword&gt;&lt;keyword&gt;coleomegilla-maculata coleoptera&lt;/keyword&gt;&lt;keyword&gt;biological-control agents&lt;/keyword&gt;&lt;keyword&gt;green peach aphids&lt;/keyword&gt;&lt;keyword&gt;natural enemies&lt;/keyword&gt;&lt;keyword&gt;apparent competition&lt;/keyword&gt;&lt;keyword&gt;intraguild predation&lt;/keyword&gt;&lt;keyword&gt;straw mulch&lt;/keyword&gt;&lt;keyword&gt;chrysomelidae&lt;/keyword&gt;&lt;keyword&gt;eggs&lt;/keyword&gt;&lt;/keywords&gt;&lt;dates&gt;&lt;year&gt;2005&lt;/year&gt;&lt;pub-dates&gt;&lt;date&gt;Feb&lt;/date&gt;&lt;/pub-dates&gt;&lt;/dates&gt;&lt;isbn&gt;1049-9644&lt;/isbn&gt;&lt;accession-num&gt;WOS:000226662900008&lt;/accession-num&gt;&lt;urls&gt;&lt;related-urls&gt;&lt;url&gt;&amp;lt;Go to ISI&amp;gt;://WOS:000226662900008&lt;/url&gt;&lt;/related-urls&gt;&lt;/urls&gt;&lt;electronic-resource-num&gt;10.1016/j.biocontrol.2004.10.002&lt;/electronic-resource-num&gt;&lt;language&gt;English&lt;/language&gt;&lt;/record&gt;&lt;/Cite&gt;&lt;Cite  &gt;&lt;Author&gt;Birkhofer&lt;/Author&gt;&lt;Year&gt;2008&lt;/Year&gt;&lt;RecNum&gt;763&lt;/RecNum&gt;&lt;record&gt;&lt;rec-number&gt;763&lt;/rec-number&gt;&lt;foreign-keys&gt;&lt;key app="EN" db-id="s2a9tdf5ptxsr1ex5t7x9av4z2zfr0vx0dev" timestamp="1564834990"&gt;763&lt;/key&gt;&lt;/foreign-keys&gt;&lt;ref-type name="Journal Article"&gt;17&lt;/ref-type&gt;&lt;contributors&gt;&lt;authors&gt;&lt;author&gt;Birkhofer, K.&lt;/author&gt;&lt;author&gt;Wise, D. H.&lt;/author&gt;&lt;author&gt;Scheu, S.&lt;/author&gt;&lt;/authors&gt;&lt;/contributors&gt;&lt;auth-address&gt;Tech Univ Darmstadt, Dept Biol, DE-64287 Darmstadt, Germany&amp;#13;Univ Illinois, Dept Biol Sci, Chicago, IL 60607 USA&amp;#13;Univ Illinois, Inst Environm Sci &amp;amp; Policy, Chicago, IL 60607 USA&lt;/auth-address&gt;&lt;titles&gt;&lt;title&gt;Subsidy from the detrital food web, but not microhabitat complexity, affects the role of generalist predators in an aboveground herbivore food web&lt;/title&gt;&lt;secondary-title&gt;Oikos&lt;/secondary-title&gt;&lt;alt-title&gt;Oikos&lt;/alt-title&gt;&lt;/titles&gt;&lt;periodical&gt;&lt;full-title&gt;Oikos&lt;/full-title&gt;&lt;abbr-1&gt;Oikos&lt;/abbr-1&gt;&lt;/periodical&gt;&lt;alt-periodical&gt;&lt;full-title&gt;Oikos&lt;/full-title&gt;&lt;abbr-1&gt;Oikos&lt;/abbr-1&gt;&lt;/alt-periodical&gt;&lt;pages&gt;494-500&lt;/pages&gt;&lt;volume&gt;117&lt;/volume&gt;&lt;number&gt;4&lt;/number&gt;&lt;keywords&gt;&lt;keyword&gt;intraguild predation&lt;/keyword&gt;&lt;keyword&gt;alternative prey&lt;/keyword&gt;&lt;keyword&gt;natural enemies&lt;/keyword&gt;&lt;keyword&gt;trophic cascades&lt;/keyword&gt;&lt;keyword&gt;spiders araneae&lt;/keyword&gt;&lt;keyword&gt;arthropod&lt;/keyword&gt;&lt;keyword&gt;agroecosystems&lt;/keyword&gt;&lt;keyword&gt;suppression&lt;/keyword&gt;&lt;keyword&gt;abundance&lt;/keyword&gt;&lt;keyword&gt;aphids&lt;/keyword&gt;&lt;/keywords&gt;&lt;dates&gt;&lt;year&gt;2008&lt;/year&gt;&lt;pub-dates&gt;&lt;date&gt;Apr&lt;/date&gt;&lt;/pub-dates&gt;&lt;/dates&gt;&lt;isbn&gt;0030-1299&lt;/isbn&gt;&lt;accession-num&gt;WOS:000254277000004&lt;/accession-num&gt;&lt;urls&gt;&lt;related-urls&gt;&lt;url&gt;&amp;lt;Go to ISI&amp;gt;://WOS:000254277000004&lt;/url&gt;&lt;/related-urls&gt;&lt;/urls&gt;&lt;electronic-resource-num&gt;10.1111/j.2007.0030-1299.16361.x&lt;/electronic-resource-num&gt;&lt;language&gt;English&lt;/language&gt;&lt;/record&gt;&lt;/Cite&gt;&lt;/EndNote&gt;</w:instrText>
      </w:r>
      <w:r w:rsidR="000B6813">
        <w:fldChar w:fldCharType="separate"/>
      </w:r>
      <w:r>
        <w:t>(Musser and Shelton 2003, Koss and Snyder 2005, Birkhofer et al. 2008b)</w:t>
      </w:r>
      <w:r w:rsidR="000B6813">
        <w:fldChar w:fldCharType="end"/>
      </w:r>
      <w:r>
        <w:t>.</w:t>
      </w:r>
    </w:p>
    <w:p w:rsidR="009559CF" w:rsidRDefault="005A3F96">
      <w:pPr>
        <w:spacing w:line="480" w:lineRule="auto"/>
        <w:ind w:firstLine="480"/>
      </w:pPr>
      <w:r>
        <w:t xml:space="preserve">The aforementioned context dependency suggests that the </w:t>
      </w:r>
      <w:proofErr w:type="spellStart"/>
      <w:r>
        <w:t>biocontrol</w:t>
      </w:r>
      <w:proofErr w:type="spellEnd"/>
      <w:r>
        <w:t xml:space="preserve"> by generalist predators depends on the temporal dynamics of pest and alternative prey populations.  Although a small number of studies have examined generalist predators’ diet composition in agro-ecosystems (Cite </w:t>
      </w:r>
      <w:proofErr w:type="spellStart"/>
      <w:r>
        <w:t>Birkhofer</w:t>
      </w:r>
      <w:proofErr w:type="spellEnd"/>
      <w:r>
        <w:t xml:space="preserve"> et al. 2011, Jacobsen et al. 2019 EAA), it remains unclear how these predators’ diet composition may vary temporally in response to prey population dynamics during crop growing season.  This knowledge gap hinders our ability to assess the </w:t>
      </w:r>
      <w:proofErr w:type="spellStart"/>
      <w:r>
        <w:t>biocontrol</w:t>
      </w:r>
      <w:proofErr w:type="spellEnd"/>
      <w:r>
        <w:t xml:space="preserve"> potential of generalist predators in agricultural systems, which typically exhibit large temporal variations in species composition in response to crop growth and disturbance (e.g., management practice).  For example, different arthropod </w:t>
      </w:r>
      <w:proofErr w:type="spellStart"/>
      <w:r>
        <w:t>trophic</w:t>
      </w:r>
      <w:proofErr w:type="spellEnd"/>
      <w:r>
        <w:t xml:space="preserve"> guilds tend to peak at different stages of rice growth </w:t>
      </w:r>
      <w:r w:rsidR="000B6813">
        <w:fldChar w:fldCharType="begin"/>
      </w:r>
      <w:r>
        <w:instrText xml:space="preserve"> ADDIN EN.CITE &lt;EndNote&gt;&lt;Cite  &gt;&lt;Author&gt;Schoenly&lt;/Author&gt;&lt;Year&gt;1996&lt;/Year&gt;&lt;RecNum&gt;764&lt;/RecNum&gt;&lt;DisplayText&gt;(Schoenly et al. 1996, Settle et al. 1996)&lt;/DisplayText&gt;&lt;record&gt;&lt;rec-number&gt;764&lt;/rec-number&gt;&lt;foreign-keys&gt;&lt;key app="EN" db-id="s2a9tdf5ptxsr1ex5t7x9av4z2zfr0vx0dev" timestamp="1564835578"&gt;764&lt;/key&gt;&lt;/foreign-keys&gt;&lt;ref-type name="Journal Article"&gt;17&lt;/ref-type&gt;&lt;contributors&gt;&lt;authors&gt;&lt;author&gt;Schoenly, K.&lt;/author&gt;&lt;author&gt;Cohen, J. E.&lt;/author&gt;&lt;author&gt;Heong, K. L.&lt;/author&gt;&lt;author&gt;Litsinger, J. A.&lt;/author&gt;&lt;author&gt;Aquino, G. B.&lt;/author&gt;&lt;author&gt;Barrion, A. T.&lt;/author&gt;&lt;author&gt;Arida, G.&lt;/author&gt;&lt;/authors&gt;&lt;/contributors&gt;&lt;auth-address&gt;Rockefeller Univ,Lab Populat,New York,Ny 10021&amp;#13;Columbia Univ,New York,Ny 10027&amp;#13;Int Rice Res Inst,Los Banos,Philippines&lt;/auth-address&gt;&lt;titles&gt;&lt;title&gt;Food web dynamics of irrigated rice fields at five elevations in Luzon, Philippines&lt;/title&gt;&lt;secondary-title&gt;Bulletin of Entomological Research&lt;/secondary-title&gt;&lt;alt-title&gt;B Entomol Res&lt;/alt-title&gt;&lt;/titles&gt;&lt;periodical&gt;&lt;full-title&gt;Bulletin of Entomological Research&lt;/full-title&gt;&lt;abbr-1&gt;B Entomol Res&lt;/abbr-1&gt;&lt;/periodical&gt;&lt;alt-periodical&gt;&lt;full-title&gt;Bulletin of Entomological Research&lt;/full-title&gt;&lt;abbr-1&gt;B Entomol Res&lt;/abbr-1&gt;&lt;/alt-periodical&gt;&lt;pages&gt;451-466&lt;/pages&gt;&lt;volume&gt;86&lt;/volume&gt;&lt;number&gt;4&lt;/number&gt;&lt;keywords&gt;&lt;keyword&gt;no-tillage agroecosystems&lt;/keyword&gt;&lt;keyword&gt;temporal variation&lt;/keyword&gt;&lt;keyword&gt;trophic structure&lt;/keyword&gt;&lt;keyword&gt;desert ecosystem&lt;/keyword&gt;&lt;keyword&gt;diversity&lt;/keyword&gt;&lt;keyword&gt;insects&lt;/keyword&gt;&lt;keyword&gt;soil&lt;/keyword&gt;&lt;keyword&gt;decomposition&lt;/keyword&gt;&lt;keyword&gt;heterogeneity&lt;/keyword&gt;&lt;keyword&gt;succession&lt;/keyword&gt;&lt;/keywords&gt;&lt;dates&gt;&lt;year&gt;1996&lt;/year&gt;&lt;pub-dates&gt;&lt;date&gt;Aug&lt;/date&gt;&lt;/pub-dates&gt;&lt;/dates&gt;&lt;isbn&gt;0007-4853&lt;/isbn&gt;&lt;accession-num&gt;WOS:A1996VC22600017&lt;/accession-num&gt;&lt;urls&gt;&lt;related-urls&gt;&lt;url&gt;&amp;lt;Go to ISI&amp;gt;://WOS:A1996VC22600017&lt;/url&gt;&lt;/related-urls&gt;&lt;/urls&gt;&lt;electronic-resource-num&gt;Doi 10.1017/S0007485300035033&lt;/electronic-resource-num&gt;&lt;language&gt;English&lt;/language&gt;&lt;/record&gt;&lt;/Cite&gt;&lt;Cite  &gt;&lt;Author&gt;Settle&lt;/Author&gt;&lt;Year&gt;1996&lt;/Year&gt;&lt;RecNum&gt;759&lt;/RecNum&gt;&lt;record&gt;&lt;rec-number&gt;759&lt;/rec-number&gt;&lt;foreign-keys&gt;&lt;key app="EN" db-id="s2a9tdf5ptxsr1ex5t7x9av4z2zfr0vx0dev" timestamp="1564666270"&gt;759&lt;/key&gt;&lt;/foreign-keys&gt;&lt;ref-type name="Journal Article"&gt;17&lt;/ref-type&gt;&lt;contributors&gt;&lt;authors&gt;&lt;author&gt;Settle, W. H.&lt;/author&gt;&lt;author&gt;Ariawan, H.&lt;/author&gt;&lt;author&gt;Astuti, E. T.&lt;/author&gt;&lt;author&gt;Cahyana, W.&lt;/author&gt;&lt;author&gt;Hakim, A. L.&lt;/author&gt;&lt;author&gt;Hindayana, D.&lt;/author&gt;&lt;author&gt;Lestari, A. S.&lt;/author&gt;&lt;author&gt;Pajarningsih&lt;/author&gt;&lt;author&gt;Sartanto&lt;/author&gt;&lt;/authors&gt;&lt;/contributors&gt;&lt;auth-address&gt;Indonesian Natl Integrated Pest Management Progra,Jakarta 12510,Indonesia&amp;#13;Lab Pengendalian Hama Penyakit Tanaman Pangan,Bantul,Diy,Indonesia&lt;/auth-address&gt;&lt;titles&gt;&lt;title&gt;Managing tropical rice pests through conservation of generalist natural enemies and alternative prey&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1975-1988&lt;/pages&gt;&lt;volume&gt;77&lt;/volume&gt;&lt;number&gt;7&lt;/number&gt;&lt;keywords&gt;&lt;keyword&gt;agroecosystems, tropical rice&lt;/keyword&gt;&lt;keyword&gt;biological control&lt;/keyword&gt;&lt;keyword&gt;chironomidae&lt;/keyword&gt;&lt;keyword&gt;community dynamics&lt;/keyword&gt;&lt;keyword&gt;detritivores and plankton feeders&lt;/keyword&gt;&lt;keyword&gt;field experiment&lt;/keyword&gt;&lt;keyword&gt;green revolution&lt;/keyword&gt;&lt;keyword&gt;insecticide use and pest outbreaks&lt;/keyword&gt;&lt;keyword&gt;integrated pest management&lt;/keyword&gt;&lt;keyword&gt;java, indonesia&lt;/keyword&gt;&lt;keyword&gt;rice-field ecology&lt;/keyword&gt;&lt;keyword&gt;rice landscape patterns&lt;/keyword&gt;&lt;keyword&gt;synchronous vs non-synchronous plantings&lt;/keyword&gt;&lt;keyword&gt;insecticide-induced resurgence&lt;/keyword&gt;&lt;keyword&gt;nilaparvata-lugens&lt;/keyword&gt;&lt;keyword&gt;brown planthopper&lt;/keyword&gt;&lt;keyword&gt;homoptera&lt;/keyword&gt;&lt;keyword&gt;growth&lt;/keyword&gt;&lt;/keywords&gt;&lt;dates&gt;&lt;year&gt;1996&lt;/year&gt;&lt;pub-dates&gt;&lt;date&gt;Oct&lt;/date&gt;&lt;/pub-dates&gt;&lt;/dates&gt;&lt;isbn&gt;0012-9658&lt;/isbn&gt;&lt;accession-num&gt;WOS:A1996VM42100003&lt;/accession-num&gt;&lt;urls&gt;&lt;related-urls&gt;&lt;url&gt;&amp;lt;Go to ISI&amp;gt;://WOS:A1996VM42100003&lt;/url&gt;&lt;/related-urls&gt;&lt;/urls&gt;&lt;electronic-resource-num&gt;Doi 10.2307/2265694&lt;/electronic-resource-num&gt;&lt;language&gt;English&lt;/language&gt;&lt;/record&gt;&lt;/Cite&gt;&lt;/EndNote&gt;</w:instrText>
      </w:r>
      <w:r w:rsidR="000B6813">
        <w:fldChar w:fldCharType="separate"/>
      </w:r>
      <w:r>
        <w:t>(Schoenly et al. 1996, Settle et al. 1996)</w:t>
      </w:r>
      <w:r w:rsidR="000B6813">
        <w:fldChar w:fldCharType="end"/>
      </w:r>
      <w:r>
        <w:t xml:space="preserve">.  This temporal variation will likely influence pest consumption by predators; therefore, quantifying predators’ diet composition over the course of crop season should provide important insights for </w:t>
      </w:r>
      <w:proofErr w:type="spellStart"/>
      <w:r>
        <w:t>biocontrol</w:t>
      </w:r>
      <w:proofErr w:type="spellEnd"/>
      <w:r>
        <w:t xml:space="preserve"> applications.</w:t>
      </w:r>
    </w:p>
    <w:p w:rsidR="009559CF" w:rsidRDefault="005A3F96">
      <w:pPr>
        <w:spacing w:line="480" w:lineRule="auto"/>
        <w:ind w:firstLine="480"/>
      </w:pPr>
      <w:r>
        <w:t xml:space="preserve">Besides temporal variations in prey populations, farm type (e.g., organic vs. </w:t>
      </w:r>
      <w:r>
        <w:lastRenderedPageBreak/>
        <w:t xml:space="preserve">conventional) could affect the </w:t>
      </w:r>
      <w:proofErr w:type="spellStart"/>
      <w:r>
        <w:t>biocontrol</w:t>
      </w:r>
      <w:proofErr w:type="spellEnd"/>
      <w:r>
        <w:t xml:space="preserve"> by generalist predators.  In efforts to reduce environmental impacts of agriculture, organic farming has seen tremendous growth in recent years </w:t>
      </w:r>
      <w:r w:rsidR="000B6813">
        <w:fldChar w:fldCharType="begin"/>
      </w:r>
      <w:r>
        <w:instrText xml:space="preserve"> ADDIN EN.CITE &lt;EndNote&gt;&lt;Cite  &gt;&lt;Author&gt;Reganold&lt;/Author&gt;&lt;Year&gt;2016&lt;/Year&gt;&lt;RecNum&gt;766&lt;/RecNum&gt;&lt;DisplayText&gt;(Reganold and Wachter 2016)&lt;/DisplayText&gt;&lt;record&gt;&lt;rec-number&gt;766&lt;/rec-number&gt;&lt;foreign-keys&gt;&lt;key app="EN" db-id="s2a9tdf5ptxsr1ex5t7x9av4z2zfr0vx0dev" timestamp="1565017071"&gt;766&lt;/key&gt;&lt;/foreign-keys&gt;&lt;ref-type name="Journal Article"&gt;17&lt;/ref-type&gt;&lt;contributors&gt;&lt;authors&gt;&lt;author&gt;Reganold, J. P.&lt;/author&gt;&lt;author&gt;Wachter, J. M.&lt;/author&gt;&lt;/authors&gt;&lt;/contributors&gt;&lt;auth-address&gt;Washington State Univ, Dept Crop &amp;amp; Soil Sci, Pullman, WA 99164 USA&lt;/auth-address&gt;&lt;titles&gt;&lt;title&gt;Organic agriculture in the twenty-first century&lt;/title&gt;&lt;secondary-title&gt;Nature Plants&lt;/secondary-title&gt;&lt;alt-title&gt;Nat Plants&lt;/alt-title&gt;&lt;/titles&gt;&lt;periodical&gt;&lt;full-title&gt;Nature Plants&lt;/full-title&gt;&lt;abbr-1&gt;Nat Plants&lt;/abbr-1&gt;&lt;/periodical&gt;&lt;alt-periodical&gt;&lt;full-title&gt;Nature Plants&lt;/full-title&gt;&lt;abbr-1&gt;Nat Plants&lt;/abbr-1&gt;&lt;/alt-periodical&gt;&lt;pages&gt;15221&lt;/pages&gt;&lt;volume&gt;2&lt;/volume&gt;&lt;number&gt;2&lt;/number&gt;&lt;keywords&gt;&lt;keyword&gt;nutritional quality&lt;/keyword&gt;&lt;keyword&gt;ecosystem services&lt;/keyword&gt;&lt;keyword&gt;environmental impacts&lt;/keyword&gt;&lt;keyword&gt;pesticide-residues&lt;/keyword&gt;&lt;keyword&gt;food security&lt;/keyword&gt;&lt;keyword&gt;plant foods&lt;/keyword&gt;&lt;keyword&gt;reduce&lt;/keyword&gt;&lt;keyword&gt;metaanalysis&lt;/keyword&gt;&lt;keyword&gt;management&lt;/keyword&gt;&lt;keyword&gt;systems&lt;/keyword&gt;&lt;/keywords&gt;&lt;dates&gt;&lt;year&gt;2016&lt;/year&gt;&lt;pub-dates&gt;&lt;date&gt;Feb&lt;/date&gt;&lt;/pub-dates&gt;&lt;/dates&gt;&lt;isbn&gt;2055-026x&lt;/isbn&gt;&lt;accession-num&gt;WOS:000375393200007&lt;/accession-num&gt;&lt;urls&gt;&lt;related-urls&gt;&lt;url&gt;&amp;lt;Go to ISI&amp;gt;://WOS:000375393200007&lt;/url&gt;&lt;/related-urls&gt;&lt;/urls&gt;&lt;electronic-resource-num&gt;Artn 15221&amp;#13;10.1038/Nplants.2015.221&lt;/electronic-resource-num&gt;&lt;language&gt;English&lt;/language&gt;&lt;/record&gt;&lt;/Cite&gt;&lt;/EndNote&gt;</w:instrText>
      </w:r>
      <w:r w:rsidR="000B6813">
        <w:fldChar w:fldCharType="separate"/>
      </w:r>
      <w:r>
        <w:t>(Reganold and Wachter 2016)</w:t>
      </w:r>
      <w:r w:rsidR="000B6813">
        <w:fldChar w:fldCharType="end"/>
      </w:r>
      <w:r>
        <w:t xml:space="preserve">.  While organic farming may promote the abundance and diversity of predators </w:t>
      </w:r>
      <w:r w:rsidR="000B6813">
        <w:fldChar w:fldCharType="begin"/>
      </w:r>
      <w:r>
        <w:instrText xml:space="preserve"> ADDIN EN.CITE &lt;EndNote&gt;&lt;Cite  &gt;&lt;Author&gt;Bengtsson&lt;/Author&gt;&lt;Year&gt;2005&lt;/Year&gt;&lt;RecNum&gt;767&lt;/RecNum&gt;&lt;Prefix&gt;e.g.`, &lt;/Prefix&gt;&lt;DisplayText&gt;(e.g., Bengtsson et al. 2005, Porcel et al. 2018)&lt;/DisplayText&gt;&lt;record&gt;&lt;rec-number&gt;767&lt;/rec-number&gt;&lt;foreign-keys&gt;&lt;key app="EN" db-id="s2a9tdf5ptxsr1ex5t7x9av4z2zfr0vx0dev" timestamp="1565017868"&gt;767&lt;/key&gt;&lt;/foreign-keys&gt;&lt;ref-type name="Journal Article"&gt;17&lt;/ref-type&gt;&lt;contributors&gt;&lt;authors&gt;&lt;author&gt;Bengtsson, J.&lt;/author&gt;&lt;author&gt;Ahnstrom, J.&lt;/author&gt;&lt;author&gt;Weibull, A. C.&lt;/author&gt;&lt;/authors&gt;&lt;/contributors&gt;&lt;auth-address&gt;SLU, Dept Ecol &amp;amp; Crop Prod Sci, Sect Landscape Ecol, S-75007 Uppsala, Sweden&lt;/auth-address&gt;&lt;titles&gt;&lt;title&gt;The effects of organic agriculture on biodiversity and abundance: a meta-analysis&lt;/title&gt;&lt;secondary-title&gt;Journal of Applied Ecology&lt;/secondary-title&gt;&lt;alt-title&gt;J Appl Ecol&lt;/alt-title&gt;&lt;/titles&gt;&lt;periodical&gt;&lt;full-title&gt;Journal of Applied Ecology&lt;/full-title&gt;&lt;abbr-1&gt;J Appl Ecol&lt;/abbr-1&gt;&lt;/periodical&gt;&lt;alt-periodical&gt;&lt;full-title&gt;Journal of Applied Ecology&lt;/full-title&gt;&lt;abbr-1&gt;J Appl Ecol&lt;/abbr-1&gt;&lt;/alt-periodical&gt;&lt;pages&gt;261-269&lt;/pages&gt;&lt;volume&gt;42&lt;/volume&gt;&lt;number&gt;2&lt;/number&gt;&lt;keywords&gt;&lt;keyword&gt;density&lt;/keyword&gt;&lt;keyword&gt;diversity&lt;/keyword&gt;&lt;keyword&gt;farming systems&lt;/keyword&gt;&lt;keyword&gt;organic farming&lt;/keyword&gt;&lt;keyword&gt;species richness&lt;/keyword&gt;&lt;keyword&gt;landscape heterogeneity&lt;/keyword&gt;&lt;keyword&gt;vegetation diversity&lt;/keyword&gt;&lt;keyword&gt;beetle communities&lt;/keyword&gt;&lt;keyword&gt;species richness&lt;/keyword&gt;&lt;keyword&gt;southern england&lt;/keyword&gt;&lt;keyword&gt;cropping systems&lt;/keyword&gt;&lt;keyword&gt;farm-management&lt;/keyword&gt;&lt;keyword&gt;soil fauna&lt;/keyword&gt;&lt;keyword&gt;agroecosystems&lt;/keyword&gt;&lt;keyword&gt;habitat&lt;/keyword&gt;&lt;/keywords&gt;&lt;dates&gt;&lt;year&gt;2005&lt;/year&gt;&lt;pub-dates&gt;&lt;date&gt;Apr&lt;/date&gt;&lt;/pub-dates&gt;&lt;/dates&gt;&lt;isbn&gt;0021-8901&lt;/isbn&gt;&lt;accession-num&gt;WOS:000228396600008&lt;/accession-num&gt;&lt;urls&gt;&lt;related-urls&gt;&lt;url&gt;&amp;lt;Go to ISI&amp;gt;://WOS:000228396600008&lt;/url&gt;&lt;/related-urls&gt;&lt;/urls&gt;&lt;electronic-resource-num&gt;10.1111/j.1365-2664.2005.01005.x&lt;/electronic-resource-num&gt;&lt;language&gt;English&lt;/language&gt;&lt;/record&gt;&lt;/Cite&gt;&lt;Cite  &gt;&lt;Author&gt;Porcel&lt;/Author&gt;&lt;Year&gt;2018&lt;/Year&gt;&lt;RecNum&gt;745&lt;/RecNum&gt;&lt;record&gt;&lt;rec-number&gt;745&lt;/rec-number&gt;&lt;foreign-keys&gt;&lt;key app="EN" db-id="s2a9tdf5ptxsr1ex5t7x9av4z2zfr0vx0dev" timestamp="1561773841"&gt;745&lt;/key&gt;&lt;/foreign-keys&gt;&lt;ref-type name="Journal Article"&gt;17&lt;/ref-type&gt;&lt;contributors&gt;&lt;authors&gt;&lt;author&gt;Porcel, M.&lt;/author&gt;&lt;author&gt;Andersson, G. K. S.&lt;/author&gt;&lt;author&gt;Palsson, J.&lt;/author&gt;&lt;author&gt;Tasin, M.&lt;/author&gt;&lt;/authors&gt;&lt;/contributors&gt;&lt;auth-address&gt;Swedish Univ Agr Sci, Integrated Plant Protect Unit, Dept Plant Protect Biol, Alnarp, Sweden&amp;#13;Corp Colombiana Invest Agr Agrosavia, Meta, Colombia&amp;#13;Lund Univ, Ctr Environm &amp;amp; Climate Res, Lund, Sweden&amp;#13;UNRN, Sede Andina, Inst Invest Recursos Nat Agroecol &amp;amp; Desarrollo Ru, San Carlos De Bariloche, Rio Negro, Argentina&amp;#13;Consejo Nacl Invest Cient &amp;amp; Tecn, San Carlos De Bariloche, Rio Negro, Argentina&lt;/auth-address&gt;&lt;titles&gt;&lt;title&gt;Organic management in apple orchards: Higher impacts on biological control than on pollination&lt;/title&gt;&lt;secondary-title&gt;Journal of Applied Ecology&lt;/secondary-title&gt;&lt;alt-title&gt;J Appl Ecol&lt;/alt-title&gt;&lt;/titles&gt;&lt;periodical&gt;&lt;full-title&gt;Journal of Applied Ecology&lt;/full-title&gt;&lt;abbr-1&gt;J Appl Ecol&lt;/abbr-1&gt;&lt;/periodical&gt;&lt;alt-periodical&gt;&lt;full-title&gt;Journal of Applied Ecology&lt;/full-title&gt;&lt;abbr-1&gt;J Appl Ecol&lt;/abbr-1&gt;&lt;/alt-periodical&gt;&lt;pages&gt;2779-2789&lt;/pages&gt;&lt;volume&gt;55&lt;/volume&gt;&lt;number&gt;6&lt;/number&gt;&lt;keywords&gt;&lt;keyword&gt;agricultural intensification&lt;/keyword&gt;&lt;keyword&gt;biological control&lt;/keyword&gt;&lt;keyword&gt;ecosystem services&lt;/keyword&gt;&lt;keyword&gt;natural enemies&lt;/keyword&gt;&lt;keyword&gt;organic management&lt;/keyword&gt;&lt;keyword&gt;pollination&lt;/keyword&gt;&lt;keyword&gt;predatory bugs&lt;/keyword&gt;&lt;keyword&gt;temporal dynamics&lt;/keyword&gt;&lt;keyword&gt;landscape heterogeneity&lt;/keyword&gt;&lt;keyword&gt;biodiversity&lt;/keyword&gt;&lt;keyword&gt;pest&lt;/keyword&gt;&lt;keyword&gt;intensity&lt;/keyword&gt;&lt;keyword&gt;diversity&lt;/keyword&gt;&lt;keyword&gt;services&lt;/keyword&gt;&lt;keyword&gt;aphid&lt;/keyword&gt;&lt;keyword&gt;field&lt;/keyword&gt;&lt;/keywords&gt;&lt;dates&gt;&lt;year&gt;2018&lt;/year&gt;&lt;pub-dates&gt;&lt;date&gt;Nov&lt;/date&gt;&lt;/pub-dates&gt;&lt;/dates&gt;&lt;isbn&gt;0021-8901&lt;/isbn&gt;&lt;accession-num&gt;WOS:000447296300024&lt;/accession-num&gt;&lt;urls&gt;&lt;related-urls&gt;&lt;url&gt;&amp;lt;Go to ISI&amp;gt;://WOS:000447296300024&lt;/url&gt;&lt;/related-urls&gt;&lt;/urls&gt;&lt;electronic-resource-num&gt;10.1111/1365-2664.13247&lt;/electronic-resource-num&gt;&lt;language&gt;English&lt;/language&gt;&lt;/record&gt;&lt;/Cite&gt;&lt;/EndNote&gt;</w:instrText>
      </w:r>
      <w:r w:rsidR="000B6813">
        <w:fldChar w:fldCharType="separate"/>
      </w:r>
      <w:r>
        <w:t>(e.g., Bengtsson et al. 2005, Porcel et al. 2018)</w:t>
      </w:r>
      <w:r w:rsidR="000B6813">
        <w:fldChar w:fldCharType="end"/>
      </w:r>
      <w:r>
        <w:t xml:space="preserve">, its effect on </w:t>
      </w:r>
      <w:proofErr w:type="spellStart"/>
      <w:r>
        <w:t>biocontrol</w:t>
      </w:r>
      <w:proofErr w:type="spellEnd"/>
      <w:r>
        <w:t xml:space="preserve"> efficacy of predators remains unclear, with both positive and non-significant results reported </w:t>
      </w:r>
      <w:r w:rsidR="000B6813">
        <w:fldChar w:fldCharType="begin"/>
      </w:r>
      <w:r>
        <w:instrText xml:space="preserve"> ADDIN EN.CITE &lt;EndNote&gt;&lt;Cite  &gt;&lt;Author&gt;Crowder&lt;/Author&gt;&lt;Year&gt;2010&lt;/Year&gt;&lt;RecNum&gt;768&lt;/RecNum&gt;&lt;Prefix&gt;e.g.`, &lt;/Prefix&gt;&lt;DisplayText&gt;(e.g., Crowder et al. 2010, Birkhofer et al. 2016, Porcel et al. 2018)&lt;/DisplayText&gt;&lt;record&gt;&lt;rec-number&gt;768&lt;/rec-number&gt;&lt;foreign-keys&gt;&lt;key app="EN" db-id="s2a9tdf5ptxsr1ex5t7x9av4z2zfr0vx0dev" timestamp="1565017915"&gt;768&lt;/key&gt;&lt;/foreign-keys&gt;&lt;ref-type name="Journal Article"&gt;17&lt;/ref-type&gt;&lt;contributors&gt;&lt;authors&gt;&lt;author&gt;Crowder, D. W.&lt;/author&gt;&lt;author&gt;Northfield, T. D.&lt;/author&gt;&lt;author&gt;Strand, M. R.&lt;/author&gt;&lt;author&gt;Snyder, W. E.&lt;/author&gt;&lt;/authors&gt;&lt;/contributors&gt;&lt;auth-address&gt;Washington State Univ, Dept Entomol, Pullman, WA 99164 USA&amp;#13;Univ Georgia, Dept Entomol, Athens, GA 30602 USA&lt;/auth-address&gt;&lt;titles&gt;&lt;title&gt;Organic agriculture promotes evenness and natural pest control&lt;/title&gt;&lt;secondary-title&gt;Nature&lt;/secondary-title&gt;&lt;alt-title&gt;Nature&lt;/alt-title&gt;&lt;/titles&gt;&lt;periodical&gt;&lt;full-title&gt;Nature&lt;/full-title&gt;&lt;abbr-1&gt;Nature&lt;/abbr-1&gt;&lt;/periodical&gt;&lt;alt-periodical&gt;&lt;full-title&gt;Nature&lt;/full-title&gt;&lt;abbr-1&gt;Nature&lt;/abbr-1&gt;&lt;/alt-periodical&gt;&lt;pages&gt;109-U123&lt;/pages&gt;&lt;volume&gt;466&lt;/volume&gt;&lt;number&gt;7302&lt;/number&gt;&lt;keywords&gt;&lt;keyword&gt;predator diversity&lt;/keyword&gt;&lt;keyword&gt;current knowledge&lt;/keyword&gt;&lt;keyword&gt;biodiversity&lt;/keyword&gt;&lt;keyword&gt;metaanalysis&lt;/keyword&gt;&lt;keyword&gt;communities&lt;/keyword&gt;&lt;keyword&gt;services&lt;/keyword&gt;&lt;keyword&gt;ecology&lt;/keyword&gt;&lt;keyword&gt;consequences&lt;/keyword&gt;&lt;keyword&gt;exploitation&lt;/keyword&gt;&lt;keyword&gt;landscapes&lt;/keyword&gt;&lt;/keywords&gt;&lt;dates&gt;&lt;year&gt;2010&lt;/year&gt;&lt;pub-dates&gt;&lt;date&gt;Jul 1&lt;/date&gt;&lt;/pub-dates&gt;&lt;/dates&gt;&lt;isbn&gt;0028-0836&lt;/isbn&gt;&lt;accession-num&gt;WOS:000279343800044&lt;/accession-num&gt;&lt;urls&gt;&lt;related-urls&gt;&lt;url&gt;&amp;lt;Go to ISI&amp;gt;://WOS:000279343800044&lt;/url&gt;&lt;/related-urls&gt;&lt;/urls&gt;&lt;electronic-resource-num&gt;10.1038/nature09183&lt;/electronic-resource-num&gt;&lt;language&gt;English&lt;/language&gt;&lt;/record&gt;&lt;/Cite&gt;&lt;Cite  &gt;&lt;Author&gt;Birkhofer&lt;/Author&gt;&lt;Year&gt;2016&lt;/Year&gt;&lt;RecNum&gt;769&lt;/RecNum&gt;&lt;record&gt;&lt;rec-number&gt;769&lt;/rec-number&gt;&lt;foreign-keys&gt;&lt;key app="EN" db-id="s2a9tdf5ptxsr1ex5t7x9av4z2zfr0vx0dev" timestamp="1565017968"&gt;769&lt;/key&gt;&lt;/foreign-keys&gt;&lt;ref-type name="Journal Article"&gt;17&lt;/ref-type&gt;&lt;contributors&gt;&lt;authors&gt;&lt;author&gt;Birkhofer, K.&lt;/author&gt;&lt;author&gt;Arvidsson, F.&lt;/author&gt;&lt;author&gt;Ehlers, D.&lt;/author&gt;&lt;author&gt;Mader, V. L.&lt;/author&gt;&lt;author&gt;Bengtsson, J.&lt;/author&gt;&lt;author&gt;Smith, H. G.&lt;/author&gt;&lt;/authors&gt;&lt;/contributors&gt;&lt;auth-address&gt;Lund Univ, Dept Biol, Solvegatan 37, S-22362 Lund, Sweden&amp;#13;Univ Luneburg, Inst Ecol, Scharnhorststr 1, D-21335 Luneburg, Germany&amp;#13;Univ Giessen, Dept Anim Ecol, Heinrich Buff Ring 26-32, D-35392 Giessen, Germany&amp;#13;Swedish Univ Agr Sci, Dept Ecol, Ulls Vag 16, S-75651 Uppsala, Sweden&amp;#13;Ctr Environm &amp;amp; Climate Res, Solvegatan 37, S-22362 Lund, Sweden&lt;/auth-address&gt;&lt;titles&gt;&lt;title&gt;Organic farming affects the biological control of hemipteran pests and yields in spring barley independent of landscape complexity&lt;/title&gt;&lt;secondary-title&gt;Landscape Ecology&lt;/secondary-title&gt;&lt;alt-title&gt;Landscape Ecol&lt;/alt-title&gt;&lt;/titles&gt;&lt;periodical&gt;&lt;full-title&gt;Landscape Ecology&lt;/full-title&gt;&lt;abbr-1&gt;Landscape Ecol&lt;/abbr-1&gt;&lt;/periodical&gt;&lt;alt-periodical&gt;&lt;full-title&gt;Landscape Ecology&lt;/full-title&gt;&lt;abbr-1&gt;Landscape Ecol&lt;/abbr-1&gt;&lt;/alt-periodical&gt;&lt;pages&gt;567-579&lt;/pages&gt;&lt;volume&gt;31&lt;/volume&gt;&lt;number&gt;3&lt;/number&gt;&lt;keywords&gt;&lt;keyword&gt;aphididae&lt;/keyword&gt;&lt;keyword&gt;araneae&lt;/keyword&gt;&lt;keyword&gt;auchenorrhyncha&lt;/keyword&gt;&lt;keyword&gt;dryinidae&lt;/keyword&gt;&lt;keyword&gt;ecosystem service&lt;/keyword&gt;&lt;keyword&gt;yield&lt;/keyword&gt;&lt;keyword&gt;web-building spiders&lt;/keyword&gt;&lt;keyword&gt;winter-wheat&lt;/keyword&gt;&lt;keyword&gt;agricultural intensification&lt;/keyword&gt;&lt;keyword&gt;crop pest&lt;/keyword&gt;&lt;keyword&gt;aphid&lt;/keyword&gt;&lt;keyword&gt;prey&lt;/keyword&gt;&lt;keyword&gt;predation&lt;/keyword&gt;&lt;keyword&gt;biodiversity&lt;/keyword&gt;&lt;keyword&gt;management&lt;/keyword&gt;&lt;keyword&gt;density&lt;/keyword&gt;&lt;/keywords&gt;&lt;dates&gt;&lt;year&gt;2016&lt;/year&gt;&lt;pub-dates&gt;&lt;date&gt;Mar&lt;/date&gt;&lt;/pub-dates&gt;&lt;/dates&gt;&lt;isbn&gt;0921-2973&lt;/isbn&gt;&lt;accession-num&gt;WOS:000372319400008&lt;/accession-num&gt;&lt;urls&gt;&lt;related-urls&gt;&lt;url&gt;&amp;lt;Go to ISI&amp;gt;://WOS:000372319400008&lt;/url&gt;&lt;/related-urls&gt;&lt;/urls&gt;&lt;electronic-resource-num&gt;10.1007/s10980-015-0263-8&lt;/electronic-resource-num&gt;&lt;language&gt;English&lt;/language&gt;&lt;/record&gt;&lt;/Cite&gt;&lt;Cite  &gt;&lt;Author&gt;Porcel&lt;/Author&gt;&lt;Year&gt;2018&lt;/Year&gt;&lt;RecNum&gt;745&lt;/RecNum&gt;&lt;record&gt;&lt;rec-number&gt;745&lt;/rec-number&gt;&lt;foreign-keys&gt;&lt;key app="EN" db-id="s2a9tdf5ptxsr1ex5t7x9av4z2zfr0vx0dev" timestamp="1561773841"&gt;745&lt;/key&gt;&lt;/foreign-keys&gt;&lt;ref-type name="Journal Article"&gt;17&lt;/ref-type&gt;&lt;contributors&gt;&lt;authors&gt;&lt;author&gt;Porcel, M.&lt;/author&gt;&lt;author&gt;Andersson, G. K. S.&lt;/author&gt;&lt;author&gt;Palsson, J.&lt;/author&gt;&lt;author&gt;Tasin, M.&lt;/author&gt;&lt;/authors&gt;&lt;/contributors&gt;&lt;auth-address&gt;Swedish Univ Agr Sci, Integrated Plant Protect Unit, Dept Plant Protect Biol, Alnarp, Sweden&amp;#13;Corp Colombiana Invest Agr Agrosavia, Meta, Colombia&amp;#13;Lund Univ, Ctr Environm &amp;amp; Climate Res, Lund, Sweden&amp;#13;UNRN, Sede Andina, Inst Invest Recursos Nat Agroecol &amp;amp; Desarrollo Ru, San Carlos De Bariloche, Rio Negro, Argentina&amp;#13;Consejo Nacl Invest Cient &amp;amp; Tecn, San Carlos De Bariloche, Rio Negro, Argentina&lt;/auth-address&gt;&lt;titles&gt;&lt;title&gt;Organic management in apple orchards: Higher impacts on biological control than on pollination&lt;/title&gt;&lt;secondary-title&gt;Journal of Applied Ecology&lt;/secondary-title&gt;&lt;alt-title&gt;J Appl Ecol&lt;/alt-title&gt;&lt;/titles&gt;&lt;periodical&gt;&lt;full-title&gt;Journal of Applied Ecology&lt;/full-title&gt;&lt;abbr-1&gt;J Appl Ecol&lt;/abbr-1&gt;&lt;/periodical&gt;&lt;alt-periodical&gt;&lt;full-title&gt;Journal of Applied Ecology&lt;/full-title&gt;&lt;abbr-1&gt;J Appl Ecol&lt;/abbr-1&gt;&lt;/alt-periodical&gt;&lt;pages&gt;2779-2789&lt;/pages&gt;&lt;volume&gt;55&lt;/volume&gt;&lt;number&gt;6&lt;/number&gt;&lt;keywords&gt;&lt;keyword&gt;agricultural intensification&lt;/keyword&gt;&lt;keyword&gt;biological control&lt;/keyword&gt;&lt;keyword&gt;ecosystem services&lt;/keyword&gt;&lt;keyword&gt;natural enemies&lt;/keyword&gt;&lt;keyword&gt;organic management&lt;/keyword&gt;&lt;keyword&gt;pollination&lt;/keyword&gt;&lt;keyword&gt;predatory bugs&lt;/keyword&gt;&lt;keyword&gt;temporal dynamics&lt;/keyword&gt;&lt;keyword&gt;landscape heterogeneity&lt;/keyword&gt;&lt;keyword&gt;biodiversity&lt;/keyword&gt;&lt;keyword&gt;pest&lt;/keyword&gt;&lt;keyword&gt;intensity&lt;/keyword&gt;&lt;keyword&gt;diversity&lt;/keyword&gt;&lt;keyword&gt;services&lt;/keyword&gt;&lt;keyword&gt;aphid&lt;/keyword&gt;&lt;keyword&gt;field&lt;/keyword&gt;&lt;/keywords&gt;&lt;dates&gt;&lt;year&gt;2018&lt;/year&gt;&lt;pub-dates&gt;&lt;date&gt;Nov&lt;/date&gt;&lt;/pub-dates&gt;&lt;/dates&gt;&lt;isbn&gt;0021-8901&lt;/isbn&gt;&lt;accession-num&gt;WOS:000447296300024&lt;/accession-num&gt;&lt;urls&gt;&lt;related-urls&gt;&lt;url&gt;&amp;lt;Go to ISI&amp;gt;://WOS:000447296300024&lt;/url&gt;&lt;/related-urls&gt;&lt;/urls&gt;&lt;electronic-resource-num&gt;10.1111/1365-2664.13247&lt;/electronic-resource-num&gt;&lt;language&gt;English&lt;/language&gt;&lt;/record&gt;&lt;/Cite&gt;&lt;/EndNote&gt;</w:instrText>
      </w:r>
      <w:r w:rsidR="000B6813">
        <w:fldChar w:fldCharType="separate"/>
      </w:r>
      <w:r>
        <w:t>(e.g., Crowder et al. 2010, Birkhofer et al. 2016, Porcel et al. 2018)</w:t>
      </w:r>
      <w:r w:rsidR="000B6813">
        <w:fldChar w:fldCharType="end"/>
      </w:r>
      <w:r>
        <w:t xml:space="preserve">.  Although previous studies have examined pest population responses to experimental manipulations of predators in organic and conventional farms, they typically used confined settings (e.g., a fixed number of predators in cage experiments) and may not reflect the seasonal variations in predator-pest populations and interactions in the field.  Moreover, confined settings may increase the encounter rates of predators and preys, leading to biased </w:t>
      </w:r>
      <w:proofErr w:type="spellStart"/>
      <w:r>
        <w:t>biocontrol</w:t>
      </w:r>
      <w:proofErr w:type="spellEnd"/>
      <w:r>
        <w:t xml:space="preserve"> results.  Therefore, investigating pest consumption by predators under natural conditions, as we do using stable isotope analysis, should help clarify the potential of generalist predators as </w:t>
      </w:r>
      <w:proofErr w:type="spellStart"/>
      <w:r>
        <w:t>biocontrol</w:t>
      </w:r>
      <w:proofErr w:type="spellEnd"/>
      <w:r>
        <w:t xml:space="preserve"> agents in organic and conventional farms.</w:t>
      </w:r>
    </w:p>
    <w:p w:rsidR="009559CF" w:rsidRDefault="005A3F96">
      <w:pPr>
        <w:spacing w:line="480" w:lineRule="auto"/>
        <w:ind w:firstLine="482"/>
      </w:pPr>
      <w:r>
        <w:t xml:space="preserve">To understand the </w:t>
      </w:r>
      <w:proofErr w:type="spellStart"/>
      <w:r>
        <w:t>biocontrol</w:t>
      </w:r>
      <w:proofErr w:type="spellEnd"/>
      <w:r>
        <w:t xml:space="preserve"> potential of arthropod generalist predators (e.g., per capita pest consumption) in agro-ecosystems, this study examined these predators’ diet composition in organic and conventional rice farms over the crop season.  Specifically, we 1) examined the resource partitioning (</w:t>
      </w:r>
      <w:proofErr w:type="spellStart"/>
      <w:r>
        <w:t>trophic</w:t>
      </w:r>
      <w:proofErr w:type="spellEnd"/>
      <w:r>
        <w:t xml:space="preserve"> niches) in arthropod generalist predators, 2) quantified predators’ diet composition from potential prey sources (rice herbivores, tourist herbivores, and </w:t>
      </w:r>
      <w:proofErr w:type="spellStart"/>
      <w:r>
        <w:t>detritivores</w:t>
      </w:r>
      <w:proofErr w:type="spellEnd"/>
      <w:r>
        <w:t xml:space="preserve">), and 3) investigated the effects of farm type and crop stage on pests (rice herbivore) consumption by predators.  We sampled arthropod prey and generalist predators </w:t>
      </w:r>
      <w:proofErr w:type="gramStart"/>
      <w:r>
        <w:t>from seven sub-tropical organic vs. seven conventional rice farms at the seedling,</w:t>
      </w:r>
      <w:proofErr w:type="gramEnd"/>
      <w:r>
        <w:t xml:space="preserve"> </w:t>
      </w:r>
      <w:proofErr w:type="spellStart"/>
      <w:r>
        <w:t>tillering</w:t>
      </w:r>
      <w:proofErr w:type="spellEnd"/>
      <w:r>
        <w:t xml:space="preserve">, flowering, and ripening stages in </w:t>
      </w:r>
      <w:proofErr w:type="spellStart"/>
      <w:r>
        <w:t>Miaoli</w:t>
      </w:r>
      <w:proofErr w:type="spellEnd"/>
      <w:r>
        <w:t xml:space="preserve"> County, Taiwan in 2018.  Stable isotope analysis (δ</w:t>
      </w:r>
      <w:r>
        <w:rPr>
          <w:vertAlign w:val="superscript"/>
        </w:rPr>
        <w:t>13</w:t>
      </w:r>
      <w:r>
        <w:t>C and δ</w:t>
      </w:r>
      <w:r>
        <w:rPr>
          <w:vertAlign w:val="superscript"/>
        </w:rPr>
        <w:t>15</w:t>
      </w:r>
      <w:r>
        <w:t xml:space="preserve">N), a common method used to determine diet composition of focal species, was applied to infer </w:t>
      </w:r>
      <w:proofErr w:type="spellStart"/>
      <w:r>
        <w:t>trophic</w:t>
      </w:r>
      <w:proofErr w:type="spellEnd"/>
      <w:r>
        <w:t xml:space="preserve"> interactions in the field.  This approach provides time-integrated </w:t>
      </w:r>
      <w:r>
        <w:lastRenderedPageBreak/>
        <w:t xml:space="preserve">dietary information in predator-prey </w:t>
      </w:r>
      <w:proofErr w:type="spellStart"/>
      <w:r>
        <w:t>trophic</w:t>
      </w:r>
      <w:proofErr w:type="spellEnd"/>
      <w:r>
        <w:t xml:space="preserve"> interactions, which may not be revealed by conventional “snapshot” techniques (e.g., field observations and gut content analysis) </w:t>
      </w:r>
      <w:r w:rsidR="000B6813">
        <w:fldChar w:fldCharType="begin"/>
      </w:r>
      <w:r>
        <w:instrText xml:space="preserve"> ADDIN EN.CITE &lt;EndNote&gt;&lt;Cite  &gt;&lt;Author&gt;Post&lt;/Author&gt;&lt;Year&gt;2002&lt;/Year&gt;&lt;RecNum&gt;770&lt;/RecNum&gt;&lt;DisplayText&gt;(Post 2002, Boecklen et al. 2011, Newton 2016)&lt;/DisplayText&gt;&lt;record&gt;&lt;rec-number&gt;770&lt;/rec-number&gt;&lt;foreign-keys&gt;&lt;key app="EN" db-id="s2a9tdf5ptxsr1ex5t7x9av4z2zfr0vx0dev" timestamp="1565018222"&gt;770&lt;/key&gt;&lt;/foreign-keys&gt;&lt;ref-type name="Journal Article"&gt;17&lt;/ref-type&gt;&lt;contributors&gt;&lt;authors&gt;&lt;author&gt;Post, D. M.&lt;/author&gt;&lt;/authors&gt;&lt;/contributors&gt;&lt;auth-address&gt;Cornell Univ, Dept Ecol &amp;amp; Evolutionary Biol, Ithaca, NY 14853 USA&amp;#13;Inst Ecosyst Studies, Millbrook, NY 12545 USA&lt;/auth-address&gt;&lt;titles&gt;&lt;title&gt;Using stable isotopes to estimate trophic position: Models, methods, and assumption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703-718&lt;/pages&gt;&lt;volume&gt;83&lt;/volume&gt;&lt;number&gt;3&lt;/number&gt;&lt;keywords&gt;&lt;keyword&gt;delta c-13&lt;/keyword&gt;&lt;keyword&gt;delta n-15&lt;/keyword&gt;&lt;keyword&gt;isotopic baseline&lt;/keyword&gt;&lt;keyword&gt;lake food webs&lt;/keyword&gt;&lt;keyword&gt;long-lived consumers&lt;/keyword&gt;&lt;keyword&gt;stable isotopes&lt;/keyword&gt;&lt;keyword&gt;trophic fractionation&lt;/keyword&gt;&lt;keyword&gt;trophic position&lt;/keyword&gt;&lt;keyword&gt;aquatic food webs&lt;/keyword&gt;&lt;keyword&gt;carbon isotopes&lt;/keyword&gt;&lt;keyword&gt;nitrogen isotopes&lt;/keyword&gt;&lt;keyword&gt;organic-matter&lt;/keyword&gt;&lt;keyword&gt;arctic lakes&lt;/keyword&gt;&lt;keyword&gt;chain length&lt;/keyword&gt;&lt;keyword&gt;delta-c-13&lt;/keyword&gt;&lt;keyword&gt;delta-n-15&lt;/keyword&gt;&lt;keyword&gt;diet&lt;/keyword&gt;&lt;keyword&gt;fractionation&lt;/keyword&gt;&lt;/keywords&gt;&lt;dates&gt;&lt;year&gt;2002&lt;/year&gt;&lt;pub-dates&gt;&lt;date&gt;Mar&lt;/date&gt;&lt;/pub-dates&gt;&lt;/dates&gt;&lt;isbn&gt;0012-9658&lt;/isbn&gt;&lt;accession-num&gt;WOS:000173967500012&lt;/accession-num&gt;&lt;urls&gt;&lt;related-urls&gt;&lt;url&gt;&amp;lt;Go to ISI&amp;gt;://WOS:000173967500012&lt;/url&gt;&lt;/related-urls&gt;&lt;/urls&gt;&lt;electronic-resource-num&gt;Doi 10.2307/3071875&lt;/electronic-resource-num&gt;&lt;language&gt;English&lt;/language&gt;&lt;/record&gt;&lt;/Cite&gt;&lt;Cite  &gt;&lt;Author&gt;Boecklen&lt;/Author&gt;&lt;Year&gt;2011&lt;/Year&gt;&lt;RecNum&gt;771&lt;/RecNum&gt;&lt;record&gt;&lt;rec-number&gt;771&lt;/rec-number&gt;&lt;foreign-keys&gt;&lt;key app="EN" db-id="s2a9tdf5ptxsr1ex5t7x9av4z2zfr0vx0dev" timestamp="1565018267"&gt;771&lt;/key&gt;&lt;/foreign-keys&gt;&lt;ref-type name="Journal Article"&gt;17&lt;/ref-type&gt;&lt;contributors&gt;&lt;authors&gt;&lt;author&gt;Boecklen, W. J.&lt;/author&gt;&lt;author&gt;Yarnes, C. T.&lt;/author&gt;&lt;author&gt;Cook, B. A.&lt;/author&gt;&lt;author&gt;James, A. C.&lt;/author&gt;&lt;/authors&gt;&lt;/contributors&gt;&lt;auth-address&gt;New Mexico State Univ, Dept Biol, Lab Ecol Chem, Las Cruces, NM 88003 USA&amp;#13;Univ Calif Davis, Dept Plant Sci, Stable Isotope Facil, Davis, CA 95616 USA&lt;/auth-address&gt;&lt;titles&gt;&lt;title&gt;On the use of stable isotopes in trophic ecology&lt;/title&gt;&lt;secondary-title&gt;Annual Review of Ecology, Evolution, and Systematics&lt;/secondary-title&gt;&lt;alt-title&gt;Annu Rev Ecol Evol S&lt;/alt-title&gt;&lt;/titles&gt;&lt;alt-periodical&gt;&lt;full-title&gt;Annual Review of Ecology Evolution and Systematics&lt;/full-title&gt;&lt;abbr-1&gt;Annu Rev Ecol Evol S&lt;/abbr-1&gt;&lt;/alt-periodical&gt;&lt;pages&gt;411-440&lt;/pages&gt;&lt;volume&gt;42&lt;/volume&gt;&lt;keywords&gt;&lt;keyword&gt;compound-specific isotope analysis&lt;/keyword&gt;&lt;keyword&gt;diet reconstruction&lt;/keyword&gt;&lt;keyword&gt;isotopic routing&lt;/keyword&gt;&lt;keyword&gt;isotopic turnover&lt;/keyword&gt;&lt;keyword&gt;lipid extraction&lt;/keyword&gt;&lt;keyword&gt;isotope mixing models&lt;/keyword&gt;&lt;keyword&gt;food-web analysis&lt;/keyword&gt;&lt;keyword&gt;total lipid determination&lt;/keyword&gt;&lt;keyword&gt;carbon isotopes&lt;/keyword&gt;&lt;keyword&gt;delta-c-13 values&lt;/keyword&gt;&lt;keyword&gt;dietary nutrients&lt;/keyword&gt;&lt;keyword&gt;prior information&lt;/keyword&gt;&lt;keyword&gt;turnover rates&lt;/keyword&gt;&lt;keyword&gt;mixing models&lt;/keyword&gt;&lt;keyword&gt;fish-tissues&lt;/keyword&gt;&lt;keyword&gt;amino-acids&lt;/keyword&gt;&lt;/keywords&gt;&lt;dates&gt;&lt;year&gt;2011&lt;/year&gt;&lt;/dates&gt;&lt;isbn&gt;1543-592x&lt;/isbn&gt;&lt;accession-num&gt;WOS:000299438300019&lt;/accession-num&gt;&lt;urls&gt;&lt;related-urls&gt;&lt;url&gt;&amp;lt;Go to ISI&amp;gt;://WOS:000299438300019&lt;/url&gt;&lt;/related-urls&gt;&lt;/urls&gt;&lt;electronic-resource-num&gt;10.1146/annurev-ecolsys-102209-144726&lt;/electronic-resource-num&gt;&lt;language&gt;English&lt;/language&gt;&lt;/record&gt;&lt;/Cite&gt;&lt;Cite  &gt;&lt;Author&gt;Newton&lt;/Author&gt;&lt;Year&gt;2016&lt;/Year&gt;&lt;RecNum&gt;765&lt;/RecNum&gt;&lt;record&gt;&lt;rec-number&gt;765&lt;/rec-number&gt;&lt;foreign-keys&gt;&lt;key app="EN" db-id="s2a9tdf5ptxsr1ex5t7x9av4z2zfr0vx0dev" timestamp="1564972651"&gt;765&lt;/key&gt;&lt;/foreign-keys&gt;&lt;ref-type name="Encyclopedia"&gt;53&lt;/ref-type&gt;&lt;contributors&gt;&lt;authors&gt;&lt;author&gt;Jason Newton&lt;/author&gt;&lt;/authors&gt;&lt;/contributors&gt;&lt;titles&gt;&lt;title&gt;Stable isotopes as tools in ecological research&lt;/title&gt;&lt;secondary-title&gt;Encyclopedia of Life Sciences&lt;/secondary-title&gt;&lt;/titles&gt;&lt;dates&gt;&lt;year&gt;2016&lt;/year&gt;&lt;/dates&gt;&lt;publisher&gt;John Wiley &amp;amp; Sons, Ltd&lt;/publisher&gt;&lt;urls/&gt;&lt;electronic-resource-num&gt;DOI: 10.1002/9780470015902.a0021231.pub2&lt;/electronic-resource-num&gt;&lt;/record&gt;&lt;/Cite&gt;&lt;/EndNote&gt;</w:instrText>
      </w:r>
      <w:r w:rsidR="000B6813">
        <w:fldChar w:fldCharType="separate"/>
      </w:r>
      <w:r>
        <w:t>(Post 2002, Boecklen et al. 2011, Newton 2016)</w:t>
      </w:r>
      <w:r w:rsidR="000B6813">
        <w:fldChar w:fldCharType="end"/>
      </w:r>
      <w:r>
        <w:t>.</w:t>
      </w:r>
    </w:p>
    <w:p w:rsidR="009559CF" w:rsidRDefault="009559CF">
      <w:pPr>
        <w:spacing w:line="480" w:lineRule="auto"/>
        <w:ind w:firstLine="480"/>
        <w:rPr>
          <w:shd w:val="clear" w:color="auto" w:fill="FFFF00"/>
        </w:rPr>
      </w:pPr>
    </w:p>
    <w:p w:rsidR="009559CF" w:rsidRDefault="005A3F96">
      <w:pPr>
        <w:spacing w:line="480" w:lineRule="auto"/>
        <w:rPr>
          <w:b/>
          <w:bCs/>
        </w:rPr>
      </w:pPr>
      <w:r>
        <w:rPr>
          <w:b/>
          <w:bCs/>
        </w:rPr>
        <w:t>Materials and Methods</w:t>
      </w:r>
    </w:p>
    <w:p w:rsidR="009559CF" w:rsidRDefault="005A3F96">
      <w:pPr>
        <w:pStyle w:val="Normal1"/>
        <w:spacing w:line="480" w:lineRule="auto"/>
      </w:pPr>
      <w:r>
        <w:rPr>
          <w:b/>
          <w:bCs/>
        </w:rPr>
        <w:tab/>
      </w:r>
      <w:r>
        <w:rPr>
          <w:b/>
          <w:bCs/>
          <w:i/>
          <w:iCs/>
        </w:rPr>
        <w:t>Arthropod sampling</w:t>
      </w:r>
      <w:r>
        <w:t xml:space="preserve">   We selected seven organic vs. seven conventional rice farms within the same landscape context in </w:t>
      </w:r>
      <w:proofErr w:type="spellStart"/>
      <w:r>
        <w:t>Miaoli</w:t>
      </w:r>
      <w:proofErr w:type="spellEnd"/>
      <w:r>
        <w:t xml:space="preserve"> County, Taiwan (Fig. 1).  These farms were typical rice farms in Taiwan (</w:t>
      </w:r>
      <w:commentRangeStart w:id="1"/>
      <w:del w:id="2" w:author="." w:date="2020-03-12T22:07:00Z">
        <w:r w:rsidDel="00630773">
          <w:delText>0.6</w:delText>
        </w:r>
      </w:del>
      <w:ins w:id="3" w:author="." w:date="2020-03-12T22:09:00Z">
        <w:r w:rsidR="00630773">
          <w:rPr>
            <w:rFonts w:eastAsia="新細明體" w:hint="eastAsia"/>
          </w:rPr>
          <w:t>m</w:t>
        </w:r>
      </w:ins>
      <w:ins w:id="4" w:author="." w:date="2020-03-12T22:07:00Z">
        <w:r w:rsidR="00630773">
          <w:rPr>
            <w:rFonts w:eastAsia="新細明體" w:hint="eastAsia"/>
          </w:rPr>
          <w:t>ean</w:t>
        </w:r>
      </w:ins>
      <w:ins w:id="5" w:author="." w:date="2020-03-12T22:08:00Z">
        <w:r w:rsidR="00630773">
          <w:rPr>
            <w:rFonts w:eastAsia="新細明體" w:hint="eastAsia"/>
          </w:rPr>
          <w:t xml:space="preserve"> area (</w:t>
        </w:r>
      </w:ins>
      <w:ins w:id="6" w:author="." w:date="2020-03-12T22:09:00Z">
        <w:r w:rsidR="00630773">
          <w:rPr>
            <w:rFonts w:eastAsia="新細明體"/>
          </w:rPr>
          <w:t>±</w:t>
        </w:r>
        <w:r w:rsidR="00630773">
          <w:rPr>
            <w:rFonts w:eastAsia="新細明體" w:hint="eastAsia"/>
          </w:rPr>
          <w:t>SD</w:t>
        </w:r>
      </w:ins>
      <w:ins w:id="7" w:author="." w:date="2020-03-12T22:08:00Z">
        <w:r w:rsidR="00630773">
          <w:rPr>
            <w:rFonts w:eastAsia="新細明體" w:hint="eastAsia"/>
          </w:rPr>
          <w:t>)</w:t>
        </w:r>
      </w:ins>
      <w:ins w:id="8" w:author="." w:date="2020-03-12T22:10:00Z">
        <w:r w:rsidR="00630773">
          <w:rPr>
            <w:rFonts w:eastAsia="新細明體" w:hint="eastAsia"/>
          </w:rPr>
          <w:t xml:space="preserve"> =</w:t>
        </w:r>
      </w:ins>
      <w:ins w:id="9" w:author="." w:date="2020-03-12T22:09:00Z">
        <w:r w:rsidR="00630773">
          <w:rPr>
            <w:rFonts w:eastAsia="新細明體" w:hint="eastAsia"/>
          </w:rPr>
          <w:t xml:space="preserve"> </w:t>
        </w:r>
      </w:ins>
      <w:ins w:id="10" w:author="." w:date="2020-03-12T22:07:00Z">
        <w:r w:rsidR="00630773">
          <w:rPr>
            <w:rFonts w:eastAsia="新細明體" w:hint="eastAsia"/>
          </w:rPr>
          <w:t>0.</w:t>
        </w:r>
      </w:ins>
      <w:ins w:id="11" w:author="." w:date="2020-03-12T22:08:00Z">
        <w:r w:rsidR="00630773">
          <w:rPr>
            <w:rFonts w:eastAsia="新細明體" w:hint="eastAsia"/>
          </w:rPr>
          <w:t>19</w:t>
        </w:r>
        <w:r w:rsidR="00630773">
          <w:rPr>
            <w:rFonts w:eastAsia="新細明體"/>
          </w:rPr>
          <w:t>±</w:t>
        </w:r>
        <w:r w:rsidR="00630773">
          <w:rPr>
            <w:rFonts w:eastAsia="新細明體" w:hint="eastAsia"/>
          </w:rPr>
          <w:t>0.1</w:t>
        </w:r>
      </w:ins>
      <w:r>
        <w:t xml:space="preserve"> </w:t>
      </w:r>
      <w:commentRangeEnd w:id="1"/>
      <w:r>
        <w:commentReference w:id="1"/>
      </w:r>
      <w:r>
        <w:t>hectares</w:t>
      </w:r>
      <w:del w:id="12" w:author="." w:date="2020-03-12T22:08:00Z">
        <w:r w:rsidDel="00630773">
          <w:delText xml:space="preserve"> on average</w:delText>
        </w:r>
      </w:del>
      <w:r>
        <w:t xml:space="preserve">) and irrigated with similar quality of surface water (unpublished data).  Synthesized fertilizers and pesticides were used in conventional but not organic farms.  For each of the 14 farms, we sweep-netted terrestrial arthropods 60 times along the ridges of the farm at each of the four major crop stages (seedling, </w:t>
      </w:r>
      <w:proofErr w:type="spellStart"/>
      <w:r>
        <w:t>tillering</w:t>
      </w:r>
      <w:proofErr w:type="spellEnd"/>
      <w:r>
        <w:t xml:space="preserve">, flowering, and ripening) during the first growing season from April to July of 2018.  Samples were bagged, iced, and stored without chemical preservatives (e.g., ethanol) at −20ºC in the laboratory.  Arthropods were then identified to the finest taxonomic resolution possible under a dissecting scope.  </w:t>
      </w:r>
    </w:p>
    <w:p w:rsidR="009559CF" w:rsidRDefault="005A3F96">
      <w:pPr>
        <w:spacing w:line="480" w:lineRule="auto"/>
        <w:ind w:firstLine="480"/>
      </w:pPr>
      <w:r>
        <w:rPr>
          <w:b/>
          <w:bCs/>
          <w:i/>
          <w:iCs/>
        </w:rPr>
        <w:t xml:space="preserve">Preparation for stable isotope analysis   </w:t>
      </w:r>
      <w:r>
        <w:t xml:space="preserve">Whole-body arthropods were oven dried at 50ºC for a week, pulverized, and weighed into tin capsules (5×9 mm).  When necessary, several individuals were pooled into a single capsule to meet the minimum weight requirement (0.5 mg) for reliable results.  Capsules were sent to UC Davis Stable Isotope Facility for analysis of </w:t>
      </w:r>
      <w:r>
        <w:rPr>
          <w:vertAlign w:val="superscript"/>
        </w:rPr>
        <w:t>13</w:t>
      </w:r>
      <w:r>
        <w:t xml:space="preserve">C and </w:t>
      </w:r>
      <w:r>
        <w:rPr>
          <w:vertAlign w:val="superscript"/>
        </w:rPr>
        <w:t>15</w:t>
      </w:r>
      <w:r>
        <w:t xml:space="preserve">N using a PDZ </w:t>
      </w:r>
      <w:proofErr w:type="spellStart"/>
      <w:r>
        <w:t>Europa</w:t>
      </w:r>
      <w:proofErr w:type="spellEnd"/>
      <w:r>
        <w:t xml:space="preserve"> ANCA-GSL elemental analyzer interfaced to a PDZ </w:t>
      </w:r>
      <w:proofErr w:type="spellStart"/>
      <w:r>
        <w:t>Europa</w:t>
      </w:r>
      <w:proofErr w:type="spellEnd"/>
      <w:r>
        <w:t xml:space="preserve"> 20-20 isotope ratio mass spectrometer (</w:t>
      </w:r>
      <w:proofErr w:type="spellStart"/>
      <w:r>
        <w:t>Sercon</w:t>
      </w:r>
      <w:proofErr w:type="spellEnd"/>
      <w:r>
        <w:t xml:space="preserve"> Ltd., Cheshire, UK).  Resulting isotope ratios (δ</w:t>
      </w:r>
      <w:r>
        <w:rPr>
          <w:vertAlign w:val="superscript"/>
        </w:rPr>
        <w:t>13</w:t>
      </w:r>
      <w:r>
        <w:t>C and δ</w:t>
      </w:r>
      <w:r>
        <w:rPr>
          <w:vertAlign w:val="superscript"/>
        </w:rPr>
        <w:t>15</w:t>
      </w:r>
      <w:r>
        <w:t xml:space="preserve">N) were expressed in per </w:t>
      </w:r>
      <w:proofErr w:type="spellStart"/>
      <w:r>
        <w:t>mil</w:t>
      </w:r>
      <w:proofErr w:type="spellEnd"/>
      <w:r>
        <w:t xml:space="preserve"> (‰) relative to the international standards of Vienna </w:t>
      </w:r>
      <w:proofErr w:type="spellStart"/>
      <w:r>
        <w:t>PeeDee</w:t>
      </w:r>
      <w:proofErr w:type="spellEnd"/>
      <w:r>
        <w:t xml:space="preserve"> </w:t>
      </w:r>
      <w:proofErr w:type="spellStart"/>
      <w:r>
        <w:t>Beleminte</w:t>
      </w:r>
      <w:proofErr w:type="spellEnd"/>
      <w:r>
        <w:t xml:space="preserve"> and atmospheric N</w:t>
      </w:r>
      <w:r>
        <w:rPr>
          <w:vertAlign w:val="subscript"/>
        </w:rPr>
        <w:t>2</w:t>
      </w:r>
      <w:r>
        <w:t xml:space="preserve"> for carbon and nitrogen, respectively.</w:t>
      </w:r>
    </w:p>
    <w:p w:rsidR="009559CF" w:rsidRDefault="005A3F96">
      <w:pPr>
        <w:spacing w:line="480" w:lineRule="auto"/>
        <w:ind w:firstLine="480"/>
      </w:pPr>
      <w:r>
        <w:rPr>
          <w:b/>
          <w:bCs/>
          <w:i/>
          <w:iCs/>
        </w:rPr>
        <w:t xml:space="preserve">Determination of </w:t>
      </w:r>
      <w:proofErr w:type="spellStart"/>
      <w:r>
        <w:rPr>
          <w:b/>
          <w:bCs/>
          <w:i/>
          <w:iCs/>
        </w:rPr>
        <w:t>trophic</w:t>
      </w:r>
      <w:proofErr w:type="spellEnd"/>
      <w:r>
        <w:rPr>
          <w:b/>
          <w:bCs/>
          <w:i/>
          <w:iCs/>
        </w:rPr>
        <w:t xml:space="preserve"> guilds</w:t>
      </w:r>
      <w:r>
        <w:t xml:space="preserve">   </w:t>
      </w:r>
      <w:proofErr w:type="spellStart"/>
      <w:r>
        <w:t>Trophic</w:t>
      </w:r>
      <w:proofErr w:type="spellEnd"/>
      <w:r>
        <w:t xml:space="preserve"> guilds are aggregations of species that utilize </w:t>
      </w:r>
      <w:r>
        <w:lastRenderedPageBreak/>
        <w:t xml:space="preserve">similar dietary sources (i.e., occupy similar </w:t>
      </w:r>
      <w:proofErr w:type="spellStart"/>
      <w:r>
        <w:t>trophic</w:t>
      </w:r>
      <w:proofErr w:type="spellEnd"/>
      <w:r>
        <w:t xml:space="preserve"> niches) and constitute the basic components of food webs</w:t>
      </w:r>
      <w:r w:rsidR="000B6813">
        <w:fldChar w:fldCharType="begin"/>
      </w:r>
      <w:r>
        <w:instrText xml:space="preserve"> ADDIN EN.CITE &lt;EndNote&gt;&lt;Cite  &gt;&lt;Author&gt;Root&lt;/Author&gt;&lt;Year&gt;1967&lt;/Year&gt;&lt;DisplayText&gt;(Root 1967, Hawkins and Macmahon 1989)&lt;/DisplayText&gt;&lt;record&gt;&lt;rec-number&gt;773&lt;/rec-number&gt;&lt;foreign-keys&gt;&lt;key app="EN" db-id="s2a9tdf5ptxsr1ex5t7x9av4z2zfr0vx0dev" timestamp="1565018776"&gt;773&lt;/key&gt;&lt;/foreign-keys&gt;&lt;ref-type name="Journal Article"&gt;17&lt;/ref-type&gt;&lt;contributors&gt;&lt;authors&gt;&lt;author&gt;Root, Richard B.&lt;/author&gt;&lt;/authors&gt;&lt;/contributors&gt;&lt;titles&gt;&lt;title&gt;The niche exploitation pattern of the blue‐gray gnatcatcher&lt;/title&gt;&lt;secondary-title&gt;Ecological monographs&lt;/secondary-title&gt;&lt;/titles&gt;&lt;periodical&gt;&lt;full-title&gt;Ecological Monographs&lt;/full-title&gt;&lt;abbr-1&gt;Ecol Monogr&lt;/abbr-1&gt;&lt;/periodical&gt;&lt;pages&gt;317-350&lt;/pages&gt;&lt;volume&gt;37&lt;/volume&gt;&lt;number&gt;4&lt;/number&gt;&lt;dates&gt;&lt;year&gt;1967&lt;/year&gt;&lt;/dates&gt;&lt;urls/&gt;&lt;/record&gt;&lt;/Cite&gt;&lt;Cite  &gt;&lt;Author&gt;Hawkins&lt;/Author&gt;&lt;Year&gt;1989&lt;/Year&gt;&lt;RecNum&gt;774&lt;/RecNum&gt;&lt;record&gt;&lt;rec-number&gt;774&lt;/rec-number&gt;&lt;foreign-keys&gt;&lt;key app="EN" db-id="s2a9tdf5ptxsr1ex5t7x9av4z2zfr0vx0dev" timestamp="1565018864"&gt;774&lt;/key&gt;&lt;/foreign-keys&gt;&lt;ref-type name="Journal Article"&gt;17&lt;/ref-type&gt;&lt;contributors&gt;&lt;authors&gt;&lt;author&gt;Hawkins, C. P.&lt;/author&gt;&lt;author&gt;Macmahon, J. A.&lt;/author&gt;&lt;/authors&gt;&lt;/contributors&gt;&lt;auth-address&gt;Utah State Univ,Ctr Ecol,Logan,Ut 84322&amp;#13;Utah State Univ,Dept Biol,Logan,Ut 84322&lt;/auth-address&gt;&lt;titles&gt;&lt;title&gt;Guilds - the multiple meanings of a concept&lt;/title&gt;&lt;secondary-title&gt;Annual Review of Entomology&lt;/secondary-title&gt;&lt;alt-title&gt;Annu Rev Entomol&lt;/alt-title&gt;&lt;/titles&gt;&lt;alt-periodical&gt;&lt;full-title&gt;Annual Review of Entomology, Vol 59, 2014&lt;/full-title&gt;&lt;abbr-1&gt;Annu Rev Entomol&lt;/abbr-1&gt;&lt;/alt-periodical&gt;&lt;pages&gt;423-451&lt;/pages&gt;&lt;volume&gt;34&lt;/volume&gt;&lt;dates&gt;&lt;year&gt;1989&lt;/year&gt;&lt;/dates&gt;&lt;isbn&gt;0066-4170&lt;/isbn&gt;&lt;accession-num&gt;WOS:A1989T004500020&lt;/accession-num&gt;&lt;urls&gt;&lt;related-urls&gt;&lt;url&gt;&amp;lt;Go to ISI&amp;gt;://WOS:A1989T004500020&lt;/url&gt;&lt;/related-urls&gt;&lt;/urls&gt;&lt;electronic-resource-num&gt;DOI 10.1146/annurev.en.34.010189.002231&lt;/electronic-resource-num&gt;&lt;language&gt;English&lt;/language&gt;&lt;/record&gt;&lt;/Cite&gt;&lt;/EndNote&gt;</w:instrText>
      </w:r>
      <w:r w:rsidR="000B6813">
        <w:fldChar w:fldCharType="separate"/>
      </w:r>
      <w:r>
        <w:t>(Root 1967, Hawkins and Macmahon 1989)</w:t>
      </w:r>
      <w:r w:rsidR="000B6813">
        <w:fldChar w:fldCharType="end"/>
      </w:r>
      <w:r>
        <w:t xml:space="preserve">.  Since they represent distinct functional groups in communities by condensing arthropod taxonomic information </w:t>
      </w:r>
      <w:r w:rsidR="000B6813">
        <w:fldChar w:fldCharType="begin"/>
      </w:r>
      <w:r>
        <w:instrText xml:space="preserve"> ADDIN EN.CITE &lt;EndNote&gt;&lt;Cite  &gt;&lt;Author&gt;Dominik&lt;/Author&gt;&lt;Year&gt;2018&lt;/Year&gt;&lt;RecNum&gt;775&lt;/RecNum&gt;&lt;DisplayText&gt;(Dominik et al. 2018)&lt;/DisplayText&gt;&lt;record&gt;&lt;rec-number&gt;775&lt;/rec-number&gt;&lt;foreign-keys&gt;&lt;key app="EN" db-id="s2a9tdf5ptxsr1ex5t7x9av4z2zfr0vx0dev" timestamp="1565018969"&gt;775&lt;/key&gt;&lt;/foreign-keys&gt;&lt;ref-type name="Journal Article"&gt;17&lt;/ref-type&gt;&lt;contributors&gt;&lt;authors&gt;&lt;author&gt;Dominik, C.&lt;/author&gt;&lt;author&gt;Seppelt, R.&lt;/author&gt;&lt;author&gt;Horgan, F. G.&lt;/author&gt;&lt;author&gt;Settele, J.&lt;/author&gt;&lt;author&gt;Vaclavik, T.&lt;/author&gt;&lt;/authors&gt;&lt;/contributors&gt;&lt;auth-address&gt;UFZ Helmholtz Ctr Environm Res, Dept Computat Landscape Ecol, D-04318 Leipzig, Germany&amp;#13;iDiv German Ctr Integrat Biodivers Res, Leipzig, Germany&amp;#13;Martin Luther Univ Halle Wittenberg, Inst Geosci &amp;amp; Geog, Halle, Saale, Germany&amp;#13;Int Rice Res Inst, Manila, Philippines&amp;#13;Univ Technol Sydney, Ctr Compassionate Conservat, Sydney, NSW, Australia&amp;#13;UFZ Helmholtz Ctr Environm Res, Dept Community Ecol, Halle, Germany&amp;#13;Univ Philippines, Los Banos Coll, Inst Biol Sci, Laguna, Philippines&amp;#13;Palacky Univ Olomouc, Fac Sci, Dept Ecol &amp;amp; Environm Sci, Olomouc, Czech Republic&lt;/auth-address&gt;&lt;titles&gt;&lt;title&gt;Landscape composition, configuration, and trophic interactions shape arthropod communities in rice agroecosystems&lt;/title&gt;&lt;secondary-title&gt;Journal of Applied Ecology&lt;/secondary-title&gt;&lt;alt-title&gt;J Appl Ecol&lt;/alt-title&gt;&lt;/titles&gt;&lt;periodical&gt;&lt;full-title&gt;Journal of Applied Ecology&lt;/full-title&gt;&lt;abbr-1&gt;J Appl Ecol&lt;/abbr-1&gt;&lt;/periodical&gt;&lt;alt-periodical&gt;&lt;full-title&gt;Journal of Applied Ecology&lt;/full-title&gt;&lt;abbr-1&gt;J Appl Ecol&lt;/abbr-1&gt;&lt;/alt-periodical&gt;&lt;pages&gt;2461-2472&lt;/pages&gt;&lt;volume&gt;55&lt;/volume&gt;&lt;number&gt;5&lt;/number&gt;&lt;keywords&gt;&lt;keyword&gt;arthropods&lt;/keyword&gt;&lt;keyword&gt;biological control&lt;/keyword&gt;&lt;keyword&gt;farmland biodiversity&lt;/keyword&gt;&lt;keyword&gt;landscape heterogeneity&lt;/keyword&gt;&lt;keyword&gt;natural enemies&lt;/keyword&gt;&lt;keyword&gt;rice&lt;/keyword&gt;&lt;keyword&gt;trophic interactions&lt;/keyword&gt;&lt;keyword&gt;population-dynamics&lt;/keyword&gt;&lt;keyword&gt;biological-control&lt;/keyword&gt;&lt;keyword&gt;natural enemies&lt;/keyword&gt;&lt;keyword&gt;agricultural landscapes&lt;/keyword&gt;&lt;keyword&gt;nilaparvata-lugens&lt;/keyword&gt;&lt;keyword&gt;brown planthopper&lt;/keyword&gt;&lt;keyword&gt;pest-control&lt;/keyword&gt;&lt;keyword&gt;biodiversity&lt;/keyword&gt;&lt;keyword&gt;fields&lt;/keyword&gt;&lt;keyword&gt;intensification&lt;/keyword&gt;&lt;/keywords&gt;&lt;dates&gt;&lt;year&gt;2018&lt;/year&gt;&lt;pub-dates&gt;&lt;date&gt;Sep&lt;/date&gt;&lt;/pub-dates&gt;&lt;/dates&gt;&lt;isbn&gt;0021-8901&lt;/isbn&gt;&lt;accession-num&gt;WOS:000441438600035&lt;/accession-num&gt;&lt;urls&gt;&lt;related-urls&gt;&lt;url&gt;&amp;lt;Go to ISI&amp;gt;://WOS:000441438600035&lt;/url&gt;&lt;/related-urls&gt;&lt;/urls&gt;&lt;electronic-resource-num&gt;10.1111/1365-2664.13226&lt;/electronic-resource-num&gt;&lt;language&gt;English&lt;/language&gt;&lt;/record&gt;&lt;/Cite&gt;&lt;/EndNote&gt;</w:instrText>
      </w:r>
      <w:r w:rsidR="000B6813">
        <w:fldChar w:fldCharType="separate"/>
      </w:r>
      <w:r>
        <w:t>(Dominik et al. 2018)</w:t>
      </w:r>
      <w:r w:rsidR="000B6813">
        <w:fldChar w:fldCharType="end"/>
      </w:r>
      <w:r>
        <w:t xml:space="preserve">, using </w:t>
      </w:r>
      <w:proofErr w:type="spellStart"/>
      <w:r>
        <w:t>trophic</w:t>
      </w:r>
      <w:proofErr w:type="spellEnd"/>
      <w:r>
        <w:t xml:space="preserve"> guilds instead of individual species would be appropriate for studying community-level </w:t>
      </w:r>
      <w:proofErr w:type="spellStart"/>
      <w:r>
        <w:t>trophic</w:t>
      </w:r>
      <w:proofErr w:type="spellEnd"/>
      <w:r>
        <w:t xml:space="preserve"> dynamics in rice agro-ecosystems.  We first assigned spiders and ladybugs into the “Predator” guild, which represents the primary arthropod generalist predators inhabiting rice farms.  To determine prey sources, we performed k-means clustering (k = 3) with Euclidean distance on stable isotope ratios (δ</w:t>
      </w:r>
      <w:r>
        <w:rPr>
          <w:vertAlign w:val="superscript"/>
        </w:rPr>
        <w:t>13</w:t>
      </w:r>
      <w:r>
        <w:t>C and δ</w:t>
      </w:r>
      <w:r>
        <w:rPr>
          <w:vertAlign w:val="superscript"/>
        </w:rPr>
        <w:t>15</w:t>
      </w:r>
      <w:r>
        <w:t>N) to classify the prey samples into one of the following three guilds: “Rice herbivore”, “Tourist herbivore”, and “</w:t>
      </w:r>
      <w:proofErr w:type="spellStart"/>
      <w:r>
        <w:t>Detritivore</w:t>
      </w:r>
      <w:proofErr w:type="spellEnd"/>
      <w:r>
        <w:t xml:space="preserve">”, according to a previous study that has identified these prey guilds in rice farms </w:t>
      </w:r>
      <w:r w:rsidR="000B6813">
        <w:fldChar w:fldCharType="begin"/>
      </w:r>
      <w:r>
        <w:instrText xml:space="preserve"> ADDIN EN.CITE &lt;EndNote&gt;&lt;Cite  &gt;&lt;Author&gt;Dominik&lt;/Author&gt;&lt;Year&gt;2018&lt;/Year&gt;&lt;RecNum&gt;775&lt;/RecNum&gt;&lt;DisplayText&gt;(Dominik et al. 2018)&lt;/DisplayText&gt;&lt;record&gt;&lt;rec-number&gt;775&lt;/rec-number&gt;&lt;foreign-keys&gt;&lt;key app="EN" db-id="s2a9tdf5ptxsr1ex5t7x9av4z2zfr0vx0dev" timestamp="1565018969"&gt;775&lt;/key&gt;&lt;/foreign-keys&gt;&lt;ref-type name="Journal Article"&gt;17&lt;/ref-type&gt;&lt;contributors&gt;&lt;authors&gt;&lt;author&gt;Dominik, C.&lt;/author&gt;&lt;author&gt;Seppelt, R.&lt;/author&gt;&lt;author&gt;Horgan, F. G.&lt;/author&gt;&lt;author&gt;Settele, J.&lt;/author&gt;&lt;author&gt;Vaclavik, T.&lt;/author&gt;&lt;/authors&gt;&lt;/contributors&gt;&lt;auth-address&gt;UFZ Helmholtz Ctr Environm Res, Dept Computat Landscape Ecol, D-04318 Leipzig, Germany&amp;#13;iDiv German Ctr Integrat Biodivers Res, Leipzig, Germany&amp;#13;Martin Luther Univ Halle Wittenberg, Inst Geosci &amp;amp; Geog, Halle, Saale, Germany&amp;#13;Int Rice Res Inst, Manila, Philippines&amp;#13;Univ Technol Sydney, Ctr Compassionate Conservat, Sydney, NSW, Australia&amp;#13;UFZ Helmholtz Ctr Environm Res, Dept Community Ecol, Halle, Germany&amp;#13;Univ Philippines, Los Banos Coll, Inst Biol Sci, Laguna, Philippines&amp;#13;Palacky Univ Olomouc, Fac Sci, Dept Ecol &amp;amp; Environm Sci, Olomouc, Czech Republic&lt;/auth-address&gt;&lt;titles&gt;&lt;title&gt;Landscape composition, configuration, and trophic interactions shape arthropod communities in rice agroecosystems&lt;/title&gt;&lt;secondary-title&gt;Journal of Applied Ecology&lt;/secondary-title&gt;&lt;alt-title&gt;J Appl Ecol&lt;/alt-title&gt;&lt;/titles&gt;&lt;periodical&gt;&lt;full-title&gt;Journal of Applied Ecology&lt;/full-title&gt;&lt;abbr-1&gt;J Appl Ecol&lt;/abbr-1&gt;&lt;/periodical&gt;&lt;alt-periodical&gt;&lt;full-title&gt;Journal of Applied Ecology&lt;/full-title&gt;&lt;abbr-1&gt;J Appl Ecol&lt;/abbr-1&gt;&lt;/alt-periodical&gt;&lt;pages&gt;2461-2472&lt;/pages&gt;&lt;volume&gt;55&lt;/volume&gt;&lt;number&gt;5&lt;/number&gt;&lt;keywords&gt;&lt;keyword&gt;arthropods&lt;/keyword&gt;&lt;keyword&gt;biological control&lt;/keyword&gt;&lt;keyword&gt;farmland biodiversity&lt;/keyword&gt;&lt;keyword&gt;landscape heterogeneity&lt;/keyword&gt;&lt;keyword&gt;natural enemies&lt;/keyword&gt;&lt;keyword&gt;rice&lt;/keyword&gt;&lt;keyword&gt;trophic interactions&lt;/keyword&gt;&lt;keyword&gt;population-dynamics&lt;/keyword&gt;&lt;keyword&gt;biological-control&lt;/keyword&gt;&lt;keyword&gt;natural enemies&lt;/keyword&gt;&lt;keyword&gt;agricultural landscapes&lt;/keyword&gt;&lt;keyword&gt;nilaparvata-lugens&lt;/keyword&gt;&lt;keyword&gt;brown planthopper&lt;/keyword&gt;&lt;keyword&gt;pest-control&lt;/keyword&gt;&lt;keyword&gt;biodiversity&lt;/keyword&gt;&lt;keyword&gt;fields&lt;/keyword&gt;&lt;keyword&gt;intensification&lt;/keyword&gt;&lt;/keywords&gt;&lt;dates&gt;&lt;year&gt;2018&lt;/year&gt;&lt;pub-dates&gt;&lt;date&gt;Sep&lt;/date&gt;&lt;/pub-dates&gt;&lt;/dates&gt;&lt;isbn&gt;0021-8901&lt;/isbn&gt;&lt;accession-num&gt;WOS:000441438600035&lt;/accession-num&gt;&lt;urls&gt;&lt;related-urls&gt;&lt;url&gt;&amp;lt;Go to ISI&amp;gt;://WOS:000441438600035&lt;/url&gt;&lt;/related-urls&gt;&lt;/urls&gt;&lt;electronic-resource-num&gt;10.1111/1365-2664.13226&lt;/electronic-resource-num&gt;&lt;language&gt;English&lt;/language&gt;&lt;/record&gt;&lt;/Cite&gt;&lt;/EndNote&gt;</w:instrText>
      </w:r>
      <w:r w:rsidR="000B6813">
        <w:fldChar w:fldCharType="separate"/>
      </w:r>
      <w:r>
        <w:t>(Dominik et al. 2018)</w:t>
      </w:r>
      <w:r w:rsidR="000B6813">
        <w:fldChar w:fldCharType="end"/>
      </w:r>
      <w:r>
        <w:t xml:space="preserve">.  The resulting clusters were then examined to ensure that </w:t>
      </w:r>
      <w:proofErr w:type="spellStart"/>
      <w:r>
        <w:t>morphospecies</w:t>
      </w:r>
      <w:proofErr w:type="spellEnd"/>
      <w:r>
        <w:t xml:space="preserve"> were assigned into ecological meaningful clusters.  Rice herbivores consisted of major rice pests; tourist herbivores </w:t>
      </w:r>
      <w:r w:rsidR="000B6813">
        <w:fldChar w:fldCharType="begin"/>
      </w:r>
      <w:r>
        <w:instrText xml:space="preserve"> ADDIN EN.CITE &lt;EndNote&gt;&lt;Cite  &gt;&lt;Author&gt;Moran&lt;/Author&gt;&lt;Year&gt;1982&lt;/Year&gt;&lt;RecNum&gt;776&lt;/RecNum&gt;&lt;DisplayText&gt;(Moran and Southwood 1982)&lt;/DisplayText&gt;&lt;record&gt;&lt;rec-number&gt;776&lt;/rec-number&gt;&lt;foreign-keys&gt;&lt;key app="EN" db-id="s2a9tdf5ptxsr1ex5t7x9av4z2zfr0vx0dev" timestamp="1565019055"&gt;776&lt;/key&gt;&lt;/foreign-keys&gt;&lt;ref-type name="Journal Article"&gt;17&lt;/ref-type&gt;&lt;contributors&gt;&lt;authors&gt;&lt;author&gt;Moran, V. C.&lt;/author&gt;&lt;author&gt;Southwood, T. R. E.&lt;/author&gt;&lt;/authors&gt;&lt;/contributors&gt;&lt;auth-address&gt;Univ Oxford,Dept Zool,Oxford Ox1 3ps,England&lt;/auth-address&gt;&lt;titles&gt;&lt;title&gt;The guild composition of arthropod communities in trees&lt;/title&gt;&lt;secondary-title&gt;Journal of Animal Ecology&lt;/secondary-title&gt;&lt;alt-title&gt;J Anim Ecol&lt;/alt-title&gt;&lt;/titles&gt;&lt;periodical&gt;&lt;full-title&gt;Journal of Animal Ecology&lt;/full-title&gt;&lt;abbr-1&gt;J Anim Ecol&lt;/abbr-1&gt;&lt;/periodical&gt;&lt;alt-periodical&gt;&lt;full-title&gt;Journal of Animal Ecology&lt;/full-title&gt;&lt;abbr-1&gt;J Anim Ecol&lt;/abbr-1&gt;&lt;/alt-periodical&gt;&lt;pages&gt;289-306&lt;/pages&gt;&lt;volume&gt;51&lt;/volume&gt;&lt;number&gt;1&lt;/number&gt;&lt;dates&gt;&lt;year&gt;1982&lt;/year&gt;&lt;/dates&gt;&lt;isbn&gt;0021-8790&lt;/isbn&gt;&lt;accession-num&gt;WOS:A1982NC93600020&lt;/accession-num&gt;&lt;urls&gt;&lt;related-urls&gt;&lt;url&gt;&amp;lt;Go to ISI&amp;gt;://WOS:A1982NC93600020&lt;/url&gt;&lt;/related-urls&gt;&lt;/urls&gt;&lt;electronic-resource-num&gt;Doi 10.2307/4325&lt;/electronic-resource-num&gt;&lt;language&gt;English&lt;/language&gt;&lt;/record&gt;&lt;/Cite&gt;&lt;/EndNote&gt;</w:instrText>
      </w:r>
      <w:r w:rsidR="000B6813">
        <w:fldChar w:fldCharType="separate"/>
      </w:r>
      <w:r>
        <w:t>(Moran and Southwood 1982)</w:t>
      </w:r>
      <w:r w:rsidR="000B6813">
        <w:fldChar w:fldCharType="end"/>
      </w:r>
      <w:r>
        <w:t xml:space="preserve"> consisted of herbivorous species with no direct </w:t>
      </w:r>
      <w:proofErr w:type="spellStart"/>
      <w:r>
        <w:t>trophic</w:t>
      </w:r>
      <w:proofErr w:type="spellEnd"/>
      <w:r>
        <w:t xml:space="preserve"> association with rice plants; </w:t>
      </w:r>
      <w:proofErr w:type="spellStart"/>
      <w:r>
        <w:t>detritivores</w:t>
      </w:r>
      <w:proofErr w:type="spellEnd"/>
      <w:r>
        <w:t xml:space="preserve"> consisted of arthropods that feed on decaying organic material or plankton </w:t>
      </w:r>
      <w:r w:rsidR="000B6813">
        <w:fldChar w:fldCharType="begin"/>
      </w:r>
      <w:r>
        <w:instrText xml:space="preserve"> ADDIN EN.CITE &lt;EndNote&gt;&lt;Cite  &gt;&lt;Author&gt;Settle&lt;/Author&gt;&lt;Year&gt;1996&lt;/Year&gt;&lt;RecNum&gt;759&lt;/RecNum&gt;&lt;DisplayText&gt;(Settle et al. 1996)&lt;/DisplayText&gt;&lt;record&gt;&lt;rec-number&gt;759&lt;/rec-number&gt;&lt;foreign-keys&gt;&lt;key app="EN" db-id="s2a9tdf5ptxsr1ex5t7x9av4z2zfr0vx0dev" timestamp="1564666270"&gt;759&lt;/key&gt;&lt;/foreign-keys&gt;&lt;ref-type name="Journal Article"&gt;17&lt;/ref-type&gt;&lt;contributors&gt;&lt;authors&gt;&lt;author&gt;Settle, W. H.&lt;/author&gt;&lt;author&gt;Ariawan, H.&lt;/author&gt;&lt;author&gt;Astuti, E. T.&lt;/author&gt;&lt;author&gt;Cahyana, W.&lt;/author&gt;&lt;author&gt;Hakim, A. L.&lt;/author&gt;&lt;author&gt;Hindayana, D.&lt;/author&gt;&lt;author&gt;Lestari, A. S.&lt;/author&gt;&lt;author&gt;Pajarningsih&lt;/author&gt;&lt;author&gt;Sartanto&lt;/author&gt;&lt;/authors&gt;&lt;/contributors&gt;&lt;auth-address&gt;Indonesian Natl Integrated Pest Management Progra,Jakarta 12510,Indonesia&amp;#13;Lab Pengendalian Hama Penyakit Tanaman Pangan,Bantul,Diy,Indonesia&lt;/auth-address&gt;&lt;titles&gt;&lt;title&gt;Managing tropical rice pests through conservation of generalist natural enemies and alternative prey&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1975-1988&lt;/pages&gt;&lt;volume&gt;77&lt;/volume&gt;&lt;number&gt;7&lt;/number&gt;&lt;keywords&gt;&lt;keyword&gt;agroecosystems, tropical rice&lt;/keyword&gt;&lt;keyword&gt;biological control&lt;/keyword&gt;&lt;keyword&gt;chironomidae&lt;/keyword&gt;&lt;keyword&gt;community dynamics&lt;/keyword&gt;&lt;keyword&gt;detritivores and plankton feeders&lt;/keyword&gt;&lt;keyword&gt;field experiment&lt;/keyword&gt;&lt;keyword&gt;green revolution&lt;/keyword&gt;&lt;keyword&gt;insecticide use and pest outbreaks&lt;/keyword&gt;&lt;keyword&gt;integrated pest management&lt;/keyword&gt;&lt;keyword&gt;java, indonesia&lt;/keyword&gt;&lt;keyword&gt;rice-field ecology&lt;/keyword&gt;&lt;keyword&gt;rice landscape patterns&lt;/keyword&gt;&lt;keyword&gt;synchronous vs non-synchronous plantings&lt;/keyword&gt;&lt;keyword&gt;insecticide-induced resurgence&lt;/keyword&gt;&lt;keyword&gt;nilaparvata-lugens&lt;/keyword&gt;&lt;keyword&gt;brown planthopper&lt;/keyword&gt;&lt;keyword&gt;homoptera&lt;/keyword&gt;&lt;keyword&gt;growth&lt;/keyword&gt;&lt;/keywords&gt;&lt;dates&gt;&lt;year&gt;1996&lt;/year&gt;&lt;pub-dates&gt;&lt;date&gt;Oct&lt;/date&gt;&lt;/pub-dates&gt;&lt;/dates&gt;&lt;isbn&gt;0012-9658&lt;/isbn&gt;&lt;accession-num&gt;WOS:A1996VM42100003&lt;/accession-num&gt;&lt;urls&gt;&lt;related-urls&gt;&lt;url&gt;&amp;lt;Go to ISI&amp;gt;://WOS:A1996VM42100003&lt;/url&gt;&lt;/related-urls&gt;&lt;/urls&gt;&lt;electronic-resource-num&gt;Doi 10.2307/2265694&lt;/electronic-resource-num&gt;&lt;language&gt;English&lt;/language&gt;&lt;/record&gt;&lt;/Cite&gt;&lt;/EndNote&gt;</w:instrText>
      </w:r>
      <w:r w:rsidR="000B6813">
        <w:fldChar w:fldCharType="separate"/>
      </w:r>
      <w:r>
        <w:t>(Settle et al. 1996)</w:t>
      </w:r>
      <w:r w:rsidR="000B6813">
        <w:fldChar w:fldCharType="end"/>
      </w:r>
      <w:r>
        <w:t>.  The relative abundance</w:t>
      </w:r>
      <w:ins w:id="13" w:author="." w:date="2020-03-12T22:03:00Z">
        <w:r w:rsidR="00196B83">
          <w:rPr>
            <w:rFonts w:hint="eastAsia"/>
          </w:rPr>
          <w:t>s</w:t>
        </w:r>
      </w:ins>
      <w:r>
        <w:t xml:space="preserve"> of each prey guild in the sweep net samples were also determined (Appendix S1: Fig. S2).  Because this study focused on generalist predators and their potential prey resources, we did not consider other </w:t>
      </w:r>
      <w:proofErr w:type="spellStart"/>
      <w:r>
        <w:t>trophic</w:t>
      </w:r>
      <w:proofErr w:type="spellEnd"/>
      <w:r>
        <w:t xml:space="preserve"> guilds (e.g., parasitoids).  Detailed information of guild assignment of arthropod families is provided in Table S1.</w:t>
      </w:r>
    </w:p>
    <w:p w:rsidR="009559CF" w:rsidRDefault="005A3F96">
      <w:pPr>
        <w:spacing w:line="480" w:lineRule="auto"/>
        <w:ind w:firstLine="480"/>
      </w:pPr>
      <w:r>
        <w:rPr>
          <w:b/>
          <w:bCs/>
          <w:i/>
          <w:iCs/>
        </w:rPr>
        <w:t xml:space="preserve">Predators’ </w:t>
      </w:r>
      <w:proofErr w:type="spellStart"/>
      <w:r>
        <w:rPr>
          <w:b/>
          <w:bCs/>
          <w:i/>
          <w:iCs/>
        </w:rPr>
        <w:t>trophic</w:t>
      </w:r>
      <w:proofErr w:type="spellEnd"/>
      <w:r>
        <w:rPr>
          <w:b/>
          <w:bCs/>
          <w:i/>
          <w:iCs/>
        </w:rPr>
        <w:t xml:space="preserve"> niches   </w:t>
      </w:r>
      <w:proofErr w:type="spellStart"/>
      <w:r>
        <w:t>Trophic</w:t>
      </w:r>
      <w:proofErr w:type="spellEnd"/>
      <w:r>
        <w:t xml:space="preserve"> niche in this study is defined as the distribution of isotope signatures in δ-space occupied by a given group of organisms </w:t>
      </w:r>
      <w:r w:rsidR="000B6813">
        <w:fldChar w:fldCharType="begin"/>
      </w:r>
      <w:r>
        <w:instrText xml:space="preserve"> ADDIN EN.CITE &lt;EndNote&gt;&lt;Cite  &gt;&lt;Author&gt;Newsome&lt;/Author&gt;&lt;Year&gt;2007&lt;/Year&gt;&lt;RecNum&gt;777&lt;/RecNum&gt;&lt;DisplayText&gt;(Newsome et al. 2007)&lt;/DisplayText&gt;&lt;record&gt;&lt;rec-number&gt;777&lt;/rec-number&gt;&lt;foreign-keys&gt;&lt;key app="EN" db-id="s2a9tdf5ptxsr1ex5t7x9av4z2zfr0vx0dev" timestamp="1565019576"&gt;777&lt;/key&gt;&lt;/foreign-keys&gt;&lt;ref-type name="Journal Article"&gt;17&lt;/ref-type&gt;&lt;contributors&gt;&lt;authors&gt;&lt;author&gt;Newsome, S. D.&lt;/author&gt;&lt;author&gt;del Rio, C. M.&lt;/author&gt;&lt;author&gt;Bearhop, S.&lt;/author&gt;&lt;author&gt;Phillips, D. L.&lt;/author&gt;&lt;/authors&gt;&lt;/contributors&gt;&lt;auth-address&gt;Carnegie Inst Sci, Geophys Lab, Washington, DC 20015 USA&amp;#13;Univ Wyoming, Dept Zool &amp;amp; Physiol, Laramie, WY 82071 USA&amp;#13;Univ Exeter, Sch Biosci, Ctr Ecol &amp;amp; Conservat, Penryn TR10 9EZ, Cornwall, England&amp;#13;US EPA, Natl Hlth &amp;amp; Environm Effects Res Lab, Corvallis, OR 97333 USA&lt;/auth-address&gt;&lt;titles&gt;&lt;title&gt;A niche for isotopic ecology&lt;/title&gt;&lt;secondary-title&gt;Frontiers in Ecology and the Environment&lt;/secondary-title&gt;&lt;alt-title&gt;Front Ecol Environ&lt;/alt-title&gt;&lt;/titles&gt;&lt;periodical&gt;&lt;full-title&gt;Frontiers in Ecology and the Environment&lt;/full-title&gt;&lt;abbr-1&gt;Front Ecol Environ&lt;/abbr-1&gt;&lt;/periodical&gt;&lt;alt-periodical&gt;&lt;full-title&gt;Frontiers in Ecology and the Environment&lt;/full-title&gt;&lt;abbr-1&gt;Front Ecol Environ&lt;/abbr-1&gt;&lt;/alt-periodical&gt;&lt;pages&gt;429-436&lt;/pages&gt;&lt;volume&gt;5&lt;/volume&gt;&lt;number&gt;8&lt;/number&gt;&lt;keywords&gt;&lt;keyword&gt;stable-isotopes&lt;/keyword&gt;&lt;keyword&gt;individual specialization&lt;/keyword&gt;&lt;keyword&gt;carbon&lt;/keyword&gt;&lt;keyword&gt;nitrogen&lt;/keyword&gt;&lt;keyword&gt;models&lt;/keyword&gt;&lt;keyword&gt;shifts&lt;/keyword&gt;&lt;keyword&gt;diets&lt;/keyword&gt;&lt;keyword&gt;discrimination&lt;/keyword&gt;&lt;keyword&gt;segregation&lt;/keyword&gt;&lt;keyword&gt;pleistocene&lt;/keyword&gt;&lt;/keywords&gt;&lt;dates&gt;&lt;year&gt;2007&lt;/year&gt;&lt;pub-dates&gt;&lt;date&gt;Oct&lt;/date&gt;&lt;/pub-dates&gt;&lt;/dates&gt;&lt;isbn&gt;1540-9295&lt;/isbn&gt;&lt;accession-num&gt;WOS:000249962100019&lt;/accession-num&gt;&lt;urls&gt;&lt;related-urls&gt;&lt;url&gt;&amp;lt;Go to ISI&amp;gt;://WOS:000249962100019&lt;/url&gt;&lt;/related-urls&gt;&lt;/urls&gt;&lt;electronic-resource-num&gt;10.1890/060150.1&lt;/electronic-resource-num&gt;&lt;language&gt;English&lt;/language&gt;&lt;/record&gt;&lt;/Cite&gt;&lt;/EndNote&gt;</w:instrText>
      </w:r>
      <w:r w:rsidR="000B6813">
        <w:fldChar w:fldCharType="separate"/>
      </w:r>
      <w:r>
        <w:t>(Newsome et al. 2007)</w:t>
      </w:r>
      <w:r w:rsidR="000B6813">
        <w:fldChar w:fldCharType="end"/>
      </w:r>
      <w:r>
        <w:t xml:space="preserve">.  This definition consists of two niche aspects: 1) niche position, which is measured as the </w:t>
      </w:r>
      <w:proofErr w:type="spellStart"/>
      <w:r>
        <w:t>centroid</w:t>
      </w:r>
      <w:proofErr w:type="spellEnd"/>
      <w:r>
        <w:t xml:space="preserve"> of isotope signature distribution and represents the average resource use by a group of organisms, and 2) niche breadth, which is measured as the multivariate dispersion of isotope signature distribution and represents within-group variation in resource use.  To </w:t>
      </w:r>
      <w:r>
        <w:lastRenderedPageBreak/>
        <w:t xml:space="preserve">examine whether predators’ </w:t>
      </w:r>
      <w:proofErr w:type="spellStart"/>
      <w:r>
        <w:t>trophic</w:t>
      </w:r>
      <w:proofErr w:type="spellEnd"/>
      <w:r>
        <w:t xml:space="preserve"> niches (position and breadth) differed between farm types and among crop stages, we performed PERMANOVA </w:t>
      </w:r>
      <w:r w:rsidR="000B6813">
        <w:fldChar w:fldCharType="begin"/>
      </w:r>
      <w:r>
        <w:instrText xml:space="preserve"> ADDIN EN.CITE &lt;EndNote&gt;&lt;Cite  &gt;&lt;Author&gt;Anderson&lt;/Author&gt;&lt;Year&gt;2001&lt;/Year&gt;&lt;RecNum&gt;778&lt;/RecNum&gt;&lt;DisplayText&gt;(Anderson 2001)&lt;/DisplayText&gt;&lt;record&gt;&lt;rec-number&gt;778&lt;/rec-number&gt;&lt;foreign-keys&gt;&lt;key app="EN" db-id="s2a9tdf5ptxsr1ex5t7x9av4z2zfr0vx0dev" timestamp="1565019701"&gt;778&lt;/key&gt;&lt;/foreign-keys&gt;&lt;ref-type name="Journal Article"&gt;17&lt;/ref-type&gt;&lt;contributors&gt;&lt;authors&gt;&lt;author&gt;Anderson, M. J.&lt;/author&gt;&lt;/authors&gt;&lt;/contributors&gt;&lt;auth-address&gt;Univ Sydney, Marine Ecol Labs A11, Ctr Res Ecol Impacts Coastal Cities, Sydney, NSW 2006, Australia&lt;/auth-address&gt;&lt;titles&gt;&lt;title&gt;A new method for non-parametric multivariate analysis of variance&lt;/title&gt;&lt;secondary-title&gt;Austral Ecology&lt;/secondary-title&gt;&lt;alt-title&gt;Austral Ecol&lt;/alt-title&gt;&lt;/titles&gt;&lt;periodical&gt;&lt;full-title&gt;Austral Ecology&lt;/full-title&gt;&lt;abbr-1&gt;Austral Ecol&lt;/abbr-1&gt;&lt;/periodical&gt;&lt;alt-periodical&gt;&lt;full-title&gt;Austral Ecology&lt;/full-title&gt;&lt;abbr-1&gt;Austral Ecol&lt;/abbr-1&gt;&lt;/alt-periodical&gt;&lt;pages&gt;32-46&lt;/pages&gt;&lt;volume&gt;26&lt;/volume&gt;&lt;number&gt;1&lt;/number&gt;&lt;keywords&gt;&lt;keyword&gt;anova&lt;/keyword&gt;&lt;keyword&gt;distance measure&lt;/keyword&gt;&lt;keyword&gt;experimental design&lt;/keyword&gt;&lt;keyword&gt;linear model&lt;/keyword&gt;&lt;keyword&gt;multifactorial&lt;/keyword&gt;&lt;keyword&gt;multivariate dissimilarity&lt;/keyword&gt;&lt;keyword&gt;partitioning&lt;/keyword&gt;&lt;keyword&gt;permutation tests&lt;/keyword&gt;&lt;keyword&gt;statistics&lt;/keyword&gt;&lt;keyword&gt;urban mangrove forests&lt;/keyword&gt;&lt;keyword&gt;fishers-z-test&lt;/keyword&gt;&lt;keyword&gt;permutation test&lt;/keyword&gt;&lt;keyword&gt;rapid assessment&lt;/keyword&gt;&lt;keyword&gt;spatial scales&lt;/keyword&gt;&lt;keyword&gt;linear-model&lt;/keyword&gt;&lt;keyword&gt;assemblages&lt;/keyword&gt;&lt;keyword&gt;tests&lt;/keyword&gt;&lt;keyword&gt;ecology&lt;/keyword&gt;&lt;keyword&gt;variability&lt;/keyword&gt;&lt;/keywords&gt;&lt;dates&gt;&lt;year&gt;2001&lt;/year&gt;&lt;pub-dates&gt;&lt;date&gt;Feb&lt;/date&gt;&lt;/pub-dates&gt;&lt;/dates&gt;&lt;isbn&gt;1442-9985&lt;/isbn&gt;&lt;accession-num&gt;WOS:000167002000004&lt;/accession-num&gt;&lt;urls&gt;&lt;related-urls&gt;&lt;url&gt;&amp;lt;Go to ISI&amp;gt;://WOS:000167002000004&lt;/url&gt;&lt;/related-urls&gt;&lt;/urls&gt;&lt;electronic-resource-num&gt;DOI 10.1111/j.1442-9993.2001.01070.pp.x&lt;/electronic-resource-num&gt;&lt;language&gt;English&lt;/language&gt;&lt;/record&gt;&lt;/Cite&gt;&lt;/EndNote&gt;</w:instrText>
      </w:r>
      <w:r w:rsidR="000B6813">
        <w:fldChar w:fldCharType="separate"/>
      </w:r>
      <w:r>
        <w:t>(Anderson 2001)</w:t>
      </w:r>
      <w:r w:rsidR="000B6813">
        <w:fldChar w:fldCharType="end"/>
      </w:r>
      <w:r>
        <w:t xml:space="preserve"> with farm type, crop stage, and their interaction as fixed effects.  This statistical technique provides a flexible and robust way to test for multivariate differences in community structure </w:t>
      </w:r>
      <w:r w:rsidR="000B6813">
        <w:fldChar w:fldCharType="begin"/>
      </w:r>
      <w:r>
        <w:instrText xml:space="preserve"> ADDIN EN.CITE &lt;EndNote&gt;&lt;Cite  &gt;&lt;Author&gt;Anderson&lt;/Author&gt;&lt;Year&gt;2013&lt;/Year&gt;&lt;RecNum&gt;779&lt;/RecNum&gt;&lt;DisplayText&gt;(Anderson and Walsh 2013)&lt;/DisplayText&gt;&lt;record&gt;&lt;rec-number&gt;779&lt;/rec-number&gt;&lt;foreign-keys&gt;&lt;key app="EN" db-id="s2a9tdf5ptxsr1ex5t7x9av4z2zfr0vx0dev" timestamp="1565019747"&gt;779&lt;/key&gt;&lt;/foreign-keys&gt;&lt;ref-type name="Journal Article"&gt;17&lt;/ref-type&gt;&lt;contributors&gt;&lt;authors&gt;&lt;author&gt;Anderson, M. J.&lt;/author&gt;&lt;author&gt;Walsh, D. C. I.&lt;/author&gt;&lt;/authors&gt;&lt;/contributors&gt;&lt;auth-address&gt;Massey Univ, NZIAS, Auckland 0745, New Zealand&amp;#13;Massey Univ, INMS, Auckland 0745, New Zealand&lt;/auth-address&gt;&lt;titles&gt;&lt;title&gt;PERMANOVA, ANOSIM, and the Mantel test in the face of heterogeneous dispersions: What null hypothesis are you testing?&lt;/title&gt;&lt;secondary-title&gt;Ecological Monographs&lt;/secondary-title&gt;&lt;alt-title&gt;Ecol Monogr&lt;/alt-title&gt;&lt;/titles&gt;&lt;periodical&gt;&lt;full-title&gt;Ecological Monographs&lt;/full-title&gt;&lt;abbr-1&gt;Ecol Monogr&lt;/abbr-1&gt;&lt;/periodical&gt;&lt;alt-periodical&gt;&lt;full-title&gt;Ecological Monographs&lt;/full-title&gt;&lt;abbr-1&gt;Ecol Monogr&lt;/abbr-1&gt;&lt;/alt-periodical&gt;&lt;pages&gt;557-574&lt;/pages&gt;&lt;volume&gt;83&lt;/volume&gt;&lt;number&gt;4&lt;/number&gt;&lt;keywords&gt;&lt;keyword&gt;anosim&lt;/keyword&gt;&lt;keyword&gt;bray-curtis&lt;/keyword&gt;&lt;keyword&gt;community composition&lt;/keyword&gt;&lt;keyword&gt;dispersion&lt;/keyword&gt;&lt;keyword&gt;dissimilarities&lt;/keyword&gt;&lt;keyword&gt;homogeneity&lt;/keyword&gt;&lt;keyword&gt;multivariate analysis&lt;/keyword&gt;&lt;keyword&gt;null hypothesis&lt;/keyword&gt;&lt;keyword&gt;permanova&lt;/keyword&gt;&lt;keyword&gt;permdisp&lt;/keyword&gt;&lt;keyword&gt;permutation test&lt;/keyword&gt;&lt;keyword&gt;species abundances&lt;/keyword&gt;&lt;keyword&gt;nonparametric multivariate-analysis&lt;/keyword&gt;&lt;keyword&gt;multifactor comparisons&lt;/keyword&gt;&lt;keyword&gt;variance heterogeneity&lt;/keyword&gt;&lt;keyword&gt;redundancy analysis&lt;/keyword&gt;&lt;keyword&gt;unequal variances&lt;/keyword&gt;&lt;keyword&gt;permutation test&lt;/keyword&gt;&lt;keyword&gt;beta diversity&lt;/keyword&gt;&lt;keyword&gt;f-test&lt;/keyword&gt;&lt;keyword&gt;distance&lt;/keyword&gt;&lt;keyword&gt;transformations&lt;/keyword&gt;&lt;/keywords&gt;&lt;dates&gt;&lt;year&gt;2013&lt;/year&gt;&lt;pub-dates&gt;&lt;date&gt;Nov&lt;/date&gt;&lt;/pub-dates&gt;&lt;/dates&gt;&lt;isbn&gt;0012-9615&lt;/isbn&gt;&lt;accession-num&gt;WOS:000330526800007&lt;/accession-num&gt;&lt;urls&gt;&lt;related-urls&gt;&lt;url&gt;&amp;lt;Go to ISI&amp;gt;://WOS:000330526800007&lt;/url&gt;&lt;/related-urls&gt;&lt;/urls&gt;&lt;electronic-resource-num&gt;10.1890/12-2010.1&lt;/electronic-resource-num&gt;&lt;language&gt;English&lt;/language&gt;&lt;/record&gt;&lt;/Cite&gt;&lt;/EndNote&gt;</w:instrText>
      </w:r>
      <w:r w:rsidR="000B6813">
        <w:fldChar w:fldCharType="separate"/>
      </w:r>
      <w:r>
        <w:t>(Anderson and Walsh 2013)</w:t>
      </w:r>
      <w:r w:rsidR="000B6813">
        <w:fldChar w:fldCharType="end"/>
      </w:r>
      <w:r>
        <w:t xml:space="preserve">.  A significant PERMANOVA result indicates that either the </w:t>
      </w:r>
      <w:proofErr w:type="spellStart"/>
      <w:r>
        <w:t>centroids</w:t>
      </w:r>
      <w:proofErr w:type="spellEnd"/>
      <w:r>
        <w:t xml:space="preserve"> (niche position) and/or dispersions (niche breadth) are different among groups.  Therefore, in this case, PERMDISP </w:t>
      </w:r>
      <w:r w:rsidR="000B6813">
        <w:fldChar w:fldCharType="begin"/>
      </w:r>
      <w:r>
        <w:instrText xml:space="preserve"> ADDIN EN.CITE &lt;EndNote&gt;&lt;Cite  &gt;&lt;Author&gt;Anderson&lt;/Author&gt;&lt;Year&gt;2004&lt;/Year&gt;&lt;RecNum&gt;780&lt;/RecNum&gt;&lt;DisplayText&gt;(Anderson 2004)&lt;/DisplayText&gt;&lt;record&gt;&lt;rec-number&gt;780&lt;/rec-number&gt;&lt;foreign-keys&gt;&lt;key app="EN" db-id="s2a9tdf5ptxsr1ex5t7x9av4z2zfr0vx0dev" timestamp="1565020018"&gt;780&lt;/key&gt;&lt;/foreign-keys&gt;&lt;ref-type name="Journal Article"&gt;17&lt;/ref-type&gt;&lt;contributors&gt;&lt;authors&gt;&lt;author&gt;Anderson, M. J.&lt;/author&gt;&lt;/authors&gt;&lt;/contributors&gt;&lt;titles&gt;&lt;title&gt;PERMDISP: a FORTRAN computer program for permutational analysis of multivariate dispersions (for any two-factor ANOVA design) using permutation tests&lt;/title&gt;&lt;secondary-title&gt;Department of Statistics, University of Auckland, New Zealand&lt;/secondary-title&gt;&lt;/titles&gt;&lt;periodical&gt;&lt;full-title&gt;Department of Statistics, University of Auckland, New Zealand&lt;/full-title&gt;&lt;/periodical&gt;&lt;volume&gt;24&lt;/volume&gt;&lt;dates&gt;&lt;year&gt;2004&lt;/year&gt;&lt;/dates&gt;&lt;urls/&gt;&lt;/record&gt;&lt;/Cite&gt;&lt;/EndNote&gt;</w:instrText>
      </w:r>
      <w:r w:rsidR="000B6813">
        <w:fldChar w:fldCharType="separate"/>
      </w:r>
      <w:r>
        <w:t>(Anderson 2004)</w:t>
      </w:r>
      <w:r w:rsidR="000B6813">
        <w:fldChar w:fldCharType="end"/>
      </w:r>
      <w:r>
        <w:t xml:space="preserve"> was performed to specifically test for the differences in multivariate dispersions (niche breadth). PERMANOVA and PERMDISP were conducted using the “</w:t>
      </w:r>
      <w:proofErr w:type="spellStart"/>
      <w:r>
        <w:t>adonis</w:t>
      </w:r>
      <w:proofErr w:type="spellEnd"/>
      <w:r>
        <w:t>” and “</w:t>
      </w:r>
      <w:proofErr w:type="spellStart"/>
      <w:r>
        <w:t>betadisper</w:t>
      </w:r>
      <w:proofErr w:type="spellEnd"/>
      <w:r>
        <w:t xml:space="preserve">” functions, respectively, in the vegan package </w:t>
      </w:r>
      <w:r w:rsidR="000B6813">
        <w:fldChar w:fldCharType="begin"/>
      </w:r>
      <w:r>
        <w:instrText xml:space="preserve"> ADDIN EN.CITE &lt;EndNote&gt;&lt;Cite  &gt;&lt;Author&gt;Oksanen&lt;/Author&gt;&lt;Year&gt;2013&lt;/Year&gt;&lt;DisplayText&gt;(Oksanen et al. 2013)&lt;/DisplayText&gt;&lt;record&gt;&lt;rec-number&gt;781&lt;/rec-number&gt;&lt;foreign-keys&gt;&lt;key app="EN" db-id="s2a9tdf5ptxsr1ex5t7x9av4z2zfr0vx0dev" timestamp="1565020446"&gt;781&lt;/key&gt;&lt;/foreign-keys&gt;&lt;ref-type name="Journal Article"&gt;17&lt;/ref-type&gt;&lt;contributors&gt;&lt;authors&gt;&lt;author&gt;Oksanen, J.&lt;/author&gt;&lt;author&gt;Blanchet, F.G.&lt;/author&gt;&lt;author&gt;Kindt, R.&lt;/author&gt;&lt;author&gt;Legendre, P.&lt;/author&gt;&lt;author&gt;Minchin, P.R.&lt;/author&gt;&lt;author&gt;O’hara, R.B.&lt;/author&gt;&lt;author&gt;Simpson, G.L.&lt;/author&gt;&lt;author&gt;Solymos, P.&lt;/author&gt;&lt;author&gt;Stevens, M.H.H.&lt;/author&gt;&lt;author&gt;Wagner, H.&lt;/author&gt;&lt;author&gt;Oksanen, M.J.&lt;/author&gt;&lt;/authors&gt;&lt;/contributors&gt;&lt;titles&gt;&lt;title&gt;Package ‘vegan’&lt;/title&gt;&lt;secondary-title&gt;Community ecology package, version 2.9&lt;/secondary-title&gt;&lt;/titles&gt;&lt;periodical&gt;&lt;full-title&gt;Community ecology package, version 2.9&lt;/full-title&gt;&lt;/periodical&gt;&lt;pages&gt;1-295&lt;/pages&gt;&lt;dates&gt;&lt;year&gt;2013&lt;/year&gt;&lt;/dates&gt;&lt;urls/&gt;&lt;/record&gt;&lt;/Cite&gt;&lt;/EndNote&gt;</w:instrText>
      </w:r>
      <w:r w:rsidR="000B6813">
        <w:fldChar w:fldCharType="separate"/>
      </w:r>
      <w:r>
        <w:t>(Oksanen et al. 2013)</w:t>
      </w:r>
      <w:r w:rsidR="000B6813">
        <w:fldChar w:fldCharType="end"/>
      </w:r>
      <w:r>
        <w:t>.</w:t>
      </w:r>
    </w:p>
    <w:p w:rsidR="009559CF" w:rsidRDefault="005A3F96">
      <w:pPr>
        <w:spacing w:line="480" w:lineRule="auto"/>
        <w:ind w:firstLine="480"/>
      </w:pPr>
      <w:r>
        <w:rPr>
          <w:b/>
          <w:bCs/>
          <w:i/>
          <w:iCs/>
        </w:rPr>
        <w:t xml:space="preserve">Predators’ diet composition   </w:t>
      </w:r>
      <w:r>
        <w:t xml:space="preserve">We constructed a Bayesian stable isotope mixing model using the </w:t>
      </w:r>
      <w:proofErr w:type="spellStart"/>
      <w:r>
        <w:t>MixSIAR</w:t>
      </w:r>
      <w:proofErr w:type="spellEnd"/>
      <w:r>
        <w:t xml:space="preserve"> package </w:t>
      </w:r>
      <w:r w:rsidR="000B6813">
        <w:fldChar w:fldCharType="begin"/>
      </w:r>
      <w:r>
        <w:instrText xml:space="preserve"> ADDIN EN.CITE &lt;EndNote&gt;&lt;Cite  &gt;&lt;Author&gt;Stock&lt;/Author&gt;&lt;Year&gt;2016&lt;/Year&gt;&lt;RecNum&gt;782&lt;/RecNum&gt;&lt;DisplayText&gt;(Stock and Semmens 2016)&lt;/DisplayText&gt;&lt;record&gt;&lt;rec-number&gt;782&lt;/rec-number&gt;&lt;foreign-keys&gt;&lt;key app="EN" db-id="s2a9tdf5ptxsr1ex5t7x9av4z2zfr0vx0dev" timestamp="1565020532"&gt;782&lt;/key&gt;&lt;/foreign-keys&gt;&lt;ref-type name="Journal Article"&gt;17&lt;/ref-type&gt;&lt;contributors&gt;&lt;authors&gt;&lt;author&gt;Stock, B. C.&lt;/author&gt;&lt;author&gt;Semmens, B. X.&lt;/author&gt;&lt;/authors&gt;&lt;/contributors&gt;&lt;auth-address&gt;Univ Calif San Diego, Scripps Inst Oceanog, La Jolla, CA 92093 USA&lt;/auth-address&gt;&lt;titles&gt;&lt;title&gt;Unifying error structures in commonly used biotracer mixing model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562-2569&lt;/pages&gt;&lt;volume&gt;97&lt;/volume&gt;&lt;number&gt;10&lt;/number&gt;&lt;keywords&gt;&lt;keyword&gt;bayesian&lt;/keyword&gt;&lt;keyword&gt;biotracers&lt;/keyword&gt;&lt;keyword&gt;fatty acid&lt;/keyword&gt;&lt;keyword&gt;mixing model&lt;/keyword&gt;&lt;keyword&gt;mixsir&lt;/keyword&gt;&lt;keyword&gt;siar&lt;/keyword&gt;&lt;keyword&gt;stable isotope&lt;/keyword&gt;&lt;keyword&gt;stable-isotopes&lt;/keyword&gt;&lt;keyword&gt;uncertainty&lt;/keyword&gt;&lt;keyword&gt;too&lt;/keyword&gt;&lt;/keywords&gt;&lt;dates&gt;&lt;year&gt;2016&lt;/year&gt;&lt;pub-dates&gt;&lt;date&gt;Oct&lt;/date&gt;&lt;/pub-dates&gt;&lt;/dates&gt;&lt;isbn&gt;0012-9658&lt;/isbn&gt;&lt;accession-num&gt;WOS:000386088000005&lt;/accession-num&gt;&lt;urls&gt;&lt;related-urls&gt;&lt;url&gt;&amp;lt;Go to ISI&amp;gt;://WOS:000386088000005&lt;/url&gt;&lt;/related-urls&gt;&lt;/urls&gt;&lt;electronic-resource-num&gt;10.1002/ecy.1517&lt;/electronic-resource-num&gt;&lt;language&gt;English&lt;/language&gt;&lt;/record&gt;&lt;/Cite&gt;&lt;/EndNote&gt;</w:instrText>
      </w:r>
      <w:r w:rsidR="000B6813">
        <w:fldChar w:fldCharType="separate"/>
      </w:r>
      <w:r>
        <w:t>(Stock and Semmens 2016)</w:t>
      </w:r>
      <w:r w:rsidR="000B6813">
        <w:fldChar w:fldCharType="end"/>
      </w:r>
      <w:r>
        <w:t xml:space="preserve"> to quantify predators’ diet composition from potential prey sources (i.e., the three prey guilds including rice herbivores, tourist herbivores, and </w:t>
      </w:r>
      <w:proofErr w:type="spellStart"/>
      <w:r>
        <w:t>detritivores</w:t>
      </w:r>
      <w:proofErr w:type="spellEnd"/>
      <w:r>
        <w:t xml:space="preserve">).  Given that our prey sources had distinct isotope signatures (Fig. S1), stable isotope mixing models served as a robust tool for estimating the relative contribution of each source to predators’ diet </w:t>
      </w:r>
      <w:r w:rsidR="000B6813">
        <w:fldChar w:fldCharType="begin"/>
      </w:r>
      <w:r>
        <w:instrText xml:space="preserve"> ADDIN EN.CITE &lt;EndNote&gt;&lt;Cite  &gt;&lt;Author&gt;Layman&lt;/Author&gt;&lt;Year&gt;2012&lt;/Year&gt;&lt;RecNum&gt;783&lt;/RecNum&gt;&lt;DisplayText&gt;(Layman et al. 2012)&lt;/DisplayText&gt;&lt;record&gt;&lt;rec-number&gt;783&lt;/rec-number&gt;&lt;foreign-keys&gt;&lt;key app="EN" db-id="s2a9tdf5ptxsr1ex5t7x9av4z2zfr0vx0dev" timestamp="1565020631"&gt;783&lt;/key&gt;&lt;/foreign-keys&gt;&lt;ref-type name="Journal Article"&gt;17&lt;/ref-type&gt;&lt;contributors&gt;&lt;authors&gt;&lt;author&gt;Layman, C. A.&lt;/author&gt;&lt;author&gt;Araujo, M. S.&lt;/author&gt;&lt;author&gt;Boucek, R.&lt;/author&gt;&lt;author&gt;Hammerschlag-Peyer, C. M.&lt;/author&gt;&lt;author&gt;Harrison, E.&lt;/author&gt;&lt;author&gt;Jud, Z. R.&lt;/author&gt;&lt;author&gt;Matich, P.&lt;/author&gt;&lt;author&gt;Rosenblatt, A. E.&lt;/author&gt;&lt;author&gt;Vaudo, J. J.&lt;/author&gt;&lt;author&gt;Yeager, L. A.&lt;/author&gt;&lt;author&gt;Post, D. M.&lt;/author&gt;&lt;author&gt;Bearhop, S.&lt;/author&gt;&lt;/authors&gt;&lt;/contributors&gt;&lt;auth-address&gt;Florida Int Univ, Dept Biol Sci, Marine Sci Program, N Miami, FL 33181 USA&amp;#13;Yale Univ, Dept Ecol &amp;amp; Evolutionary Biol, New Haven, CT 06520 USA&amp;#13;Univ Exeter, Sch Biosci, Ctr Ecol &amp;amp; Conservat, Exeter TR10 9EZ, Cornwall, England&lt;/auth-address&gt;&lt;titles&gt;&lt;title&gt;Applying stable isotopes to examine food-web structure: an overview of analytical tools&lt;/title&gt;&lt;secondary-title&gt;Biological Reviews&lt;/secondary-title&gt;&lt;alt-title&gt;Biol Rev&lt;/alt-title&gt;&lt;/titles&gt;&lt;periodical&gt;&lt;full-title&gt;Biological Reviews&lt;/full-title&gt;&lt;abbr-1&gt;Biol Rev&lt;/abbr-1&gt;&lt;/periodical&gt;&lt;alt-periodical&gt;&lt;full-title&gt;Biological Reviews&lt;/full-title&gt;&lt;abbr-1&gt;Biol Rev&lt;/abbr-1&gt;&lt;/alt-periodical&gt;&lt;pages&gt;545-562&lt;/pages&gt;&lt;volume&gt;87&lt;/volume&gt;&lt;number&gt;3&lt;/number&gt;&lt;keywords&gt;&lt;keyword&gt;bayesian statistics&lt;/keyword&gt;&lt;keyword&gt;dietary variation&lt;/keyword&gt;&lt;keyword&gt;individual specialization&lt;/keyword&gt;&lt;keyword&gt;mixing model&lt;/keyword&gt;&lt;keyword&gt;predator-prey interactions&lt;/keyword&gt;&lt;keyword&gt;trophic structure&lt;/keyword&gt;&lt;keyword&gt;community-wide measures&lt;/keyword&gt;&lt;keyword&gt;trophic niche width&lt;/keyword&gt;&lt;keyword&gt;individual specialization&lt;/keyword&gt;&lt;keyword&gt;mixing models&lt;/keyword&gt;&lt;keyword&gt;chain length&lt;/keyword&gt;&lt;keyword&gt;nitrogen isotopes&lt;/keyword&gt;&lt;keyword&gt;ecosystem size&lt;/keyword&gt;&lt;keyword&gt;seasonal-changes&lt;/keyword&gt;&lt;keyword&gt;organic-matter&lt;/keyword&gt;&lt;keyword&gt;ratios provide&lt;/keyword&gt;&lt;/keywords&gt;&lt;dates&gt;&lt;year&gt;2012&lt;/year&gt;&lt;pub-dates&gt;&lt;date&gt;Aug&lt;/date&gt;&lt;/pub-dates&gt;&lt;/dates&gt;&lt;isbn&gt;1464-7931&lt;/isbn&gt;&lt;accession-num&gt;WOS:000305992300003&lt;/accession-num&gt;&lt;urls&gt;&lt;related-urls&gt;&lt;url&gt;&amp;lt;Go to ISI&amp;gt;://WOS:000305992300003&lt;/url&gt;&lt;/related-urls&gt;&lt;/urls&gt;&lt;electronic-resource-num&gt;10.1111/j.1469-185X.2011.00208.x&lt;/electronic-resource-num&gt;&lt;language&gt;English&lt;/language&gt;&lt;/record&gt;&lt;/Cite&gt;&lt;/EndNote&gt;</w:instrText>
      </w:r>
      <w:r w:rsidR="000B6813">
        <w:fldChar w:fldCharType="separate"/>
      </w:r>
      <w:r>
        <w:t>(Layman et al. 2012)</w:t>
      </w:r>
      <w:r w:rsidR="000B6813">
        <w:fldChar w:fldCharType="end"/>
      </w:r>
      <w:r>
        <w:t xml:space="preserve">.  In addition, after correcting for </w:t>
      </w:r>
      <w:proofErr w:type="spellStart"/>
      <w:r>
        <w:t>trophic</w:t>
      </w:r>
      <w:proofErr w:type="spellEnd"/>
      <w:r>
        <w:t xml:space="preserve"> discrimination factors (TDFs), the mean isotope signature of predators in δ-space fell within the polygon defined by the three prey sources, justifying the use of mixing model to estimate the proportional contribution of each source to predators’ diet.  For the predator data, individual farm and crop stage were treated as fixed effects in the mixing model.  Since predator samples at seedling stage were not enough for diet estimation, the model included predator data only from </w:t>
      </w:r>
      <w:proofErr w:type="spellStart"/>
      <w:r>
        <w:t>tillering</w:t>
      </w:r>
      <w:proofErr w:type="spellEnd"/>
      <w:r>
        <w:t xml:space="preserve">, flowering, and ripening stages.  For the prey data, samples across farms and stages were pooled to generate fixed source values.  We incorporated concentration dependencies for both carbon and nitrogen, as well as residual error and process error to improve model estimates </w:t>
      </w:r>
      <w:r w:rsidR="000B6813">
        <w:fldChar w:fldCharType="begin"/>
      </w:r>
      <w:r>
        <w:instrText xml:space="preserve"> ADDIN EN.CITE &lt;EndNote&gt;&lt;Cite  &gt;&lt;Author&gt;Phillips&lt;/Author&gt;&lt;Year&gt;2002&lt;/Year&gt;&lt;RecNum&gt;784&lt;/RecNum&gt;&lt;DisplayText&gt;(Phillips and Koch 2002, Stock and Semmens 2016)&lt;/DisplayText&gt;&lt;record&gt;&lt;rec-number&gt;784&lt;/rec-number&gt;&lt;foreign-keys&gt;&lt;key app="EN" db-id="s2a9tdf5ptxsr1ex5t7x9av4z2zfr0vx0dev" timestamp="1565020703"&gt;784&lt;/key&gt;&lt;/foreign-keys&gt;&lt;ref-type name="Journal Article"&gt;17&lt;/ref-type&gt;&lt;contributors&gt;&lt;authors&gt;&lt;author&gt;Phillips, D. L.&lt;/author&gt;&lt;author&gt;Koch, P. L.&lt;/author&gt;&lt;/authors&gt;&lt;/contributors&gt;&lt;auth-address&gt;US EPA, Off Res &amp;amp; Dev, Natl Hlth &amp;amp; Environm Effects Res Lab, Western Ecol Div, Corvallis, OR 97333 USA&amp;#13;Univ Calif Santa Cruz, Dept Earth Sci, Santa Cruz, CA 95064 USA&lt;/auth-address&gt;&lt;titles&gt;&lt;title&gt;Incorporating concentration dependence in stable isotope mixing model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114-125&lt;/pages&gt;&lt;volume&gt;130&lt;/volume&gt;&lt;number&gt;1&lt;/number&gt;&lt;keywords&gt;&lt;keyword&gt;mixing model&lt;/keyword&gt;&lt;keyword&gt;stable isotopes&lt;/keyword&gt;&lt;keyword&gt;carbon : nitrogen ratios&lt;/keyword&gt;&lt;keyword&gt;concentration&lt;/keyword&gt;&lt;keyword&gt;dietary analysis&lt;/keyword&gt;&lt;keyword&gt;trophic relationships&lt;/keyword&gt;&lt;keyword&gt;carbon isotopes&lt;/keyword&gt;&lt;keyword&gt;brown bears&lt;/keyword&gt;&lt;keyword&gt;nitrogen&lt;/keyword&gt;&lt;keyword&gt;diet&lt;/keyword&gt;&lt;keyword&gt;fractionation&lt;/keyword&gt;&lt;keyword&gt;delta-c-13&lt;/keyword&gt;&lt;keyword&gt;ecology&lt;/keyword&gt;&lt;keyword&gt;ecosystems&lt;/keyword&gt;&lt;keyword&gt;mammals&lt;/keyword&gt;&lt;/keywords&gt;&lt;dates&gt;&lt;year&gt;2002&lt;/year&gt;&lt;pub-dates&gt;&lt;date&gt;Jan&lt;/date&gt;&lt;/pub-dates&gt;&lt;/dates&gt;&lt;isbn&gt;0029-8549&lt;/isbn&gt;&lt;accession-num&gt;WOS:000173032500013&lt;/accession-num&gt;&lt;urls&gt;&lt;related-urls&gt;&lt;url&gt;&amp;lt;Go to ISI&amp;gt;://WOS:000173032500013&lt;/url&gt;&lt;/related-urls&gt;&lt;/urls&gt;&lt;electronic-resource-num&gt;10.1007/s004420100786&lt;/electronic-resource-num&gt;&lt;language&gt;English&lt;/language&gt;&lt;/record&gt;&lt;/Cite&gt;&lt;Cite  &gt;&lt;Author&gt;Stock&lt;/Author&gt;&lt;Year&gt;2016&lt;/Year&gt;&lt;RecNum&gt;782&lt;/RecNum&gt;&lt;record&gt;&lt;rec-number&gt;782&lt;/rec-number&gt;&lt;foreign-keys&gt;&lt;key app="EN" db-id="s2a9tdf5ptxsr1ex5t7x9av4z2zfr0vx0dev" timestamp="1565020532"&gt;782&lt;/key&gt;&lt;/foreign-keys&gt;&lt;ref-type name="Journal Article"&gt;17&lt;/ref-type&gt;&lt;contributors&gt;&lt;authors&gt;&lt;author&gt;Stock, B. C.&lt;/author&gt;&lt;author&gt;Semmens, B. X.&lt;/author&gt;&lt;/authors&gt;&lt;/contributors&gt;&lt;auth-address&gt;Univ Calif San Diego, Scripps Inst Oceanog, La Jolla, CA 92093 USA&lt;/auth-address&gt;&lt;titles&gt;&lt;title&gt;Unifying error structures in commonly used biotracer mixing model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562-2569&lt;/pages&gt;&lt;volume&gt;97&lt;/volume&gt;&lt;number&gt;10&lt;/number&gt;&lt;keywords&gt;&lt;keyword&gt;bayesian&lt;/keyword&gt;&lt;keyword&gt;biotracers&lt;/keyword&gt;&lt;keyword&gt;fatty acid&lt;/keyword&gt;&lt;keyword&gt;mixing model&lt;/keyword&gt;&lt;keyword&gt;mixsir&lt;/keyword&gt;&lt;keyword&gt;siar&lt;/keyword&gt;&lt;keyword&gt;stable isotope&lt;/keyword&gt;&lt;keyword&gt;stable-isotopes&lt;/keyword&gt;&lt;keyword&gt;uncertainty&lt;/keyword&gt;&lt;keyword&gt;too&lt;/keyword&gt;&lt;/keywords&gt;&lt;dates&gt;&lt;year&gt;2016&lt;/year&gt;&lt;pub-dates&gt;&lt;date&gt;Oct&lt;/date&gt;&lt;/pub-dates&gt;&lt;/dates&gt;&lt;isbn&gt;0012-9658&lt;/isbn&gt;&lt;accession-num&gt;WOS:000386088000005&lt;/accession-num&gt;&lt;urls&gt;&lt;related-urls&gt;&lt;url&gt;&amp;lt;Go to ISI&amp;gt;://WOS:000386088000005&lt;/url&gt;&lt;/related-urls&gt;&lt;/urls&gt;&lt;electronic-resource-num&gt;10.1002/ecy.1517&lt;/electronic-resource-num&gt;&lt;language&gt;English&lt;/language&gt;&lt;/record&gt;&lt;/Cite&gt;&lt;/EndNote&gt;</w:instrText>
      </w:r>
      <w:r w:rsidR="000B6813">
        <w:fldChar w:fldCharType="separate"/>
      </w:r>
      <w:r>
        <w:t xml:space="preserve">(Phillips and Koch 2002, Stock and </w:t>
      </w:r>
      <w:r>
        <w:lastRenderedPageBreak/>
        <w:t>Semmens 2016)</w:t>
      </w:r>
      <w:r w:rsidR="000B6813">
        <w:fldChar w:fldCharType="end"/>
      </w:r>
      <w:r>
        <w:t xml:space="preserve">.  TDFs were estimated from the diet-dependent discrimination equation proposed by </w:t>
      </w:r>
      <w:proofErr w:type="spellStart"/>
      <w:r>
        <w:t>Caut</w:t>
      </w:r>
      <w:proofErr w:type="spellEnd"/>
      <w:r>
        <w:t xml:space="preserve"> et al. </w:t>
      </w:r>
      <w:r w:rsidR="000B6813">
        <w:fldChar w:fldCharType="begin"/>
      </w:r>
      <w:r>
        <w:instrText xml:space="preserve"> ADDIN EN.CITE &lt;EndNote&gt;&lt;Cite ExcludeAuth="1" &gt;&lt;Author&gt;Caut&lt;/Author&gt;&lt;Year&gt;2009&lt;/Year&gt;&lt;RecNum&gt;785&lt;/RecNum&gt;&lt;DisplayText&gt;(2009)&lt;/DisplayText&gt;&lt;record&gt;&lt;rec-number&gt;785&lt;/rec-number&gt;&lt;foreign-keys&gt;&lt;key app="EN" db-id="s2a9tdf5ptxsr1ex5t7x9av4z2zfr0vx0dev" timestamp="1565020784"&gt;785&lt;/key&gt;&lt;/foreign-keys&gt;&lt;ref-type name="Journal Article"&gt;17&lt;/ref-type&gt;&lt;contributors&gt;&lt;authors&gt;&lt;author&gt;Caut, S.&lt;/author&gt;&lt;author&gt;Angulo, E.&lt;/author&gt;&lt;author&gt;Courchamp, F.&lt;/author&gt;&lt;/authors&gt;&lt;/contributors&gt;&lt;auth-address&gt;Univ Paris 11, CNRS, Lab Ecol Systemat &amp;amp; Evolut, UMR 8079, F-91405 Orsay, France&lt;/auth-address&gt;&lt;titles&gt;&lt;title&gt;Variation in discrimination factors (Delta N-15 and Delta C-13): the effect of diet isotopic values and applications for diet reconstruction&lt;/title&gt;&lt;secondary-title&gt;Journal of Applied Ecology&lt;/secondary-title&gt;&lt;alt-title&gt;J Appl Ecol&lt;/alt-title&gt;&lt;/titles&gt;&lt;periodical&gt;&lt;full-title&gt;Journal of Applied Ecology&lt;/full-title&gt;&lt;abbr-1&gt;J Appl Ecol&lt;/abbr-1&gt;&lt;/periodical&gt;&lt;alt-periodical&gt;&lt;full-title&gt;Journal of Applied Ecology&lt;/full-title&gt;&lt;abbr-1&gt;J Appl Ecol&lt;/abbr-1&gt;&lt;/alt-periodical&gt;&lt;pages&gt;443-453&lt;/pages&gt;&lt;volume&gt;46&lt;/volume&gt;&lt;number&gt;2&lt;/number&gt;&lt;keywords&gt;&lt;keyword&gt;carbon&lt;/keyword&gt;&lt;keyword&gt;discrimination&lt;/keyword&gt;&lt;keyword&gt;fractionation&lt;/keyword&gt;&lt;keyword&gt;nitrogen&lt;/keyword&gt;&lt;keyword&gt;diet isotopic value&lt;/keyword&gt;&lt;keyword&gt;isotopic model&lt;/keyword&gt;&lt;keyword&gt;multiple stable isotopes&lt;/keyword&gt;&lt;keyword&gt;mixing models&lt;/keyword&gt;&lt;keyword&gt;nitrogen isotopes&lt;/keyword&gt;&lt;keyword&gt;lipid extraction&lt;/keyword&gt;&lt;keyword&gt;seasonal-changes&lt;/keyword&gt;&lt;keyword&gt;pacific salmon&lt;/keyword&gt;&lt;keyword&gt;consumer-diet&lt;/keyword&gt;&lt;keyword&gt;trade-off&lt;/keyword&gt;&lt;keyword&gt;food-web&lt;/keyword&gt;&lt;keyword&gt;carbon&lt;/keyword&gt;&lt;/keywords&gt;&lt;dates&gt;&lt;year&gt;2009&lt;/year&gt;&lt;pub-dates&gt;&lt;date&gt;Apr&lt;/date&gt;&lt;/pub-dates&gt;&lt;/dates&gt;&lt;isbn&gt;0021-8901&lt;/isbn&gt;&lt;accession-num&gt;WOS:000263859700022&lt;/accession-num&gt;&lt;urls&gt;&lt;related-urls&gt;&lt;url&gt;&amp;lt;Go to ISI&amp;gt;://WOS:000263859700022&lt;/url&gt;&lt;/related-urls&gt;&lt;/urls&gt;&lt;electronic-resource-num&gt;10.1111/j.1365-2664.2009.01620.x&lt;/electronic-resource-num&gt;&lt;language&gt;English&lt;/language&gt;&lt;/record&gt;&lt;/Cite&gt;&lt;/EndNote&gt;</w:instrText>
      </w:r>
      <w:r w:rsidR="000B6813">
        <w:fldChar w:fldCharType="separate"/>
      </w:r>
      <w:r>
        <w:t>(2009)</w:t>
      </w:r>
      <w:r w:rsidR="000B6813">
        <w:fldChar w:fldCharType="end"/>
      </w:r>
      <w:r>
        <w:t xml:space="preserve"> (Table S2).  We ran three Markov Chain Monte Carlo (MCMC) chains, each with 50,000 iterations and a burn-in number of 25,000 (“short” option in </w:t>
      </w:r>
      <w:proofErr w:type="spellStart"/>
      <w:r>
        <w:t>MixSIAR</w:t>
      </w:r>
      <w:proofErr w:type="spellEnd"/>
      <w:r>
        <w:t xml:space="preserve">) using a non-informative </w:t>
      </w:r>
      <w:proofErr w:type="spellStart"/>
      <w:r>
        <w:t>Dirichlet</w:t>
      </w:r>
      <w:proofErr w:type="spellEnd"/>
      <w:r>
        <w:t xml:space="preserve"> prior.  The model diagnostics (</w:t>
      </w:r>
      <w:proofErr w:type="spellStart"/>
      <w:r>
        <w:t>Gelman</w:t>
      </w:r>
      <w:proofErr w:type="spellEnd"/>
      <w:r>
        <w:t xml:space="preserve">-Rubin test and </w:t>
      </w:r>
      <w:proofErr w:type="spellStart"/>
      <w:r>
        <w:t>Geweke</w:t>
      </w:r>
      <w:proofErr w:type="spellEnd"/>
      <w:r>
        <w:t xml:space="preserve"> test) were performed to ensure chain convergence.  Bayesian posterior mean estimates of each individual farm-crop stage combination were extracted for further analysis.</w:t>
      </w:r>
    </w:p>
    <w:p w:rsidR="009559CF" w:rsidRDefault="005A3F96">
      <w:pPr>
        <w:spacing w:line="480" w:lineRule="auto"/>
        <w:ind w:firstLine="480"/>
      </w:pPr>
      <w:r>
        <w:rPr>
          <w:b/>
          <w:bCs/>
          <w:i/>
          <w:iCs/>
        </w:rPr>
        <w:t xml:space="preserve">Effects of farm type and crop stage on rice herbivore consumption   </w:t>
      </w:r>
      <w:r>
        <w:t xml:space="preserve">Since rice herbivores are a primary concern of farmers, we further examined how farm type and crop stage affect rice herbivore consumption by predators.  </w:t>
      </w:r>
      <w:commentRangeStart w:id="14"/>
      <w:r>
        <w:t xml:space="preserve">We fit a beta regression model with farm type, crop stage, and their interaction as fixed effects </w:t>
      </w:r>
      <w:commentRangeEnd w:id="14"/>
      <w:r>
        <w:commentReference w:id="14"/>
      </w:r>
      <w:r>
        <w:t xml:space="preserve">with the </w:t>
      </w:r>
      <w:proofErr w:type="spellStart"/>
      <w:r>
        <w:t>betareg</w:t>
      </w:r>
      <w:proofErr w:type="spellEnd"/>
      <w:r>
        <w:t xml:space="preserve"> package </w:t>
      </w:r>
      <w:r w:rsidR="000B6813">
        <w:fldChar w:fldCharType="begin"/>
      </w:r>
      <w:r>
        <w:instrText xml:space="preserve"> ADDIN EN.CITE &lt;EndNote&gt;&lt;Cite  &gt;&lt;Author&gt;Zeileis&lt;/Author&gt;&lt;Year&gt;2018&lt;/Year&gt;&lt;DisplayText&gt;(Zeileis et al. 2018)&lt;/DisplayText&gt;&lt;record&gt;&lt;rec-number&gt;786&lt;/rec-number&gt;&lt;foreign-keys&gt;&lt;key app="EN" db-id="s2a9tdf5ptxsr1ex5t7x9av4z2zfr0vx0dev" timestamp="1565021000"&gt;786&lt;/key&gt;&lt;/foreign-keys&gt;&lt;ref-type name="Journal Article"&gt;17&lt;/ref-type&gt;&lt;contributors&gt;&lt;authors&gt;&lt;author&gt;Zeileis, A.&lt;/author&gt;&lt;author&gt;F. Cribari-Neto&lt;/author&gt;&lt;author&gt;B. Gruen&lt;/author&gt;&lt;author&gt;I. Kosmidis&lt;/author&gt;&lt;author&gt;A. B. Simas&lt;/author&gt;&lt;author&gt;A. V. Rocha&lt;/author&gt;&lt;author&gt;M. A. Zeileis&lt;/author&gt;&lt;/authors&gt;&lt;/contributors&gt;&lt;titles&gt;&lt;title&gt;Package ‘betareg’&lt;/title&gt;&lt;/titles&gt;&lt;dates&gt;&lt;year&gt;2018&lt;/year&gt;&lt;/dates&gt;&lt;urls/&gt;&lt;/record&gt;&lt;/Cite&gt;&lt;/EndNote&gt;</w:instrText>
      </w:r>
      <w:r w:rsidR="000B6813">
        <w:fldChar w:fldCharType="separate"/>
      </w:r>
      <w:r>
        <w:t>(</w:t>
      </w:r>
      <w:proofErr w:type="spellStart"/>
      <w:r>
        <w:t>Zeileis</w:t>
      </w:r>
      <w:proofErr w:type="spellEnd"/>
      <w:r>
        <w:t xml:space="preserve"> et al. 2018)</w:t>
      </w:r>
      <w:r w:rsidR="000B6813">
        <w:fldChar w:fldCharType="end"/>
      </w:r>
      <w:r>
        <w:t xml:space="preserve">.  Model parameters were estimated by maximum likelihood.  A </w:t>
      </w:r>
      <w:proofErr w:type="spellStart"/>
      <w:r>
        <w:t>scatterplot</w:t>
      </w:r>
      <w:proofErr w:type="spellEnd"/>
      <w:r>
        <w:t xml:space="preserve"> of standardized residuals against standardized predicted values was used to confirm homogeneity of variance.  Because the interaction between farm type and crop stage was non-significant, we then analyzed the model with Type II ANOVA using the “</w:t>
      </w:r>
      <w:proofErr w:type="spellStart"/>
      <w:r>
        <w:t>Anova</w:t>
      </w:r>
      <w:proofErr w:type="spellEnd"/>
      <w:r>
        <w:t xml:space="preserve">” function in the car package </w:t>
      </w:r>
      <w:r w:rsidR="000B6813">
        <w:fldChar w:fldCharType="begin"/>
      </w:r>
      <w:r>
        <w:instrText xml:space="preserve"> ADDIN EN.CITE &lt;EndNote&gt;&lt;Cite  &gt;&lt;Author&gt;Fox&lt;/Author&gt;&lt;Year&gt;2018&lt;/Year&gt;&lt;RecNum&gt;787&lt;/RecNum&gt;&lt;DisplayText&gt;(Fox and Weisberg 2018)&lt;/DisplayText&gt;&lt;record&gt;&lt;rec-number&gt;787&lt;/rec-number&gt;&lt;foreign-keys&gt;&lt;key app="EN" db-id="s2a9tdf5ptxsr1ex5t7x9av4z2zfr0vx0dev" timestamp="1565021181"&gt;787&lt;/key&gt;&lt;/foreign-keys&gt;&lt;ref-type name="Book"&gt;6&lt;/ref-type&gt;&lt;contributors&gt;&lt;authors&gt;&lt;author&gt;Fox, J.&lt;/author&gt;&lt;author&gt;S. Weisberg&lt;/author&gt;&lt;/authors&gt;&lt;/contributors&gt;&lt;titles&gt;&lt;title&gt;An R companion to applied regression&lt;/title&gt;&lt;/titles&gt;&lt;dates&gt;&lt;year&gt;2018&lt;/year&gt;&lt;/dates&gt;&lt;publisher&gt;Sage Publications&lt;/publisher&gt;&lt;urls/&gt;&lt;/record&gt;&lt;/Cite&gt;&lt;/EndNote&gt;</w:instrText>
      </w:r>
      <w:r w:rsidR="000B6813">
        <w:fldChar w:fldCharType="separate"/>
      </w:r>
      <w:r>
        <w:t>(Fox and Weisberg 2018)</w:t>
      </w:r>
      <w:r w:rsidR="000B6813">
        <w:fldChar w:fldCharType="end"/>
      </w:r>
      <w:r>
        <w:t xml:space="preserve">.  For significant effects (α = 0.05), we conducted </w:t>
      </w:r>
      <w:proofErr w:type="spellStart"/>
      <w:r>
        <w:t>Tukey's</w:t>
      </w:r>
      <w:proofErr w:type="spellEnd"/>
      <w:r>
        <w:t xml:space="preserve"> post hoc tests for all pair-wise comparisons of rice herbivore consumption using the “</w:t>
      </w:r>
      <w:proofErr w:type="spellStart"/>
      <w:r>
        <w:t>cld</w:t>
      </w:r>
      <w:proofErr w:type="spellEnd"/>
      <w:r>
        <w:t xml:space="preserve">” function in the </w:t>
      </w:r>
      <w:proofErr w:type="spellStart"/>
      <w:r>
        <w:t>emmeans</w:t>
      </w:r>
      <w:proofErr w:type="spellEnd"/>
      <w:r>
        <w:t xml:space="preserve"> package </w:t>
      </w:r>
      <w:r w:rsidR="000B6813">
        <w:fldChar w:fldCharType="begin"/>
      </w:r>
      <w:r>
        <w:instrText xml:space="preserve"> ADDIN EN.CITE &lt;EndNote&gt;&lt;Cite  &gt;&lt;Author&gt;Lenth&lt;/Author&gt;&lt;Year&gt;2017&lt;/Year&gt;&lt;DisplayText&gt;(Lenth et al. 2017)&lt;/DisplayText&gt;&lt;record&gt;&lt;rec-number&gt;788&lt;/rec-number&gt;&lt;foreign-keys&gt;&lt;key app="EN" db-id="s2a9tdf5ptxsr1ex5t7x9av4z2zfr0vx0dev" timestamp="1565021300"&gt;788&lt;/key&gt;&lt;/foreign-keys&gt;&lt;ref-type name="Journal Article"&gt;17&lt;/ref-type&gt;&lt;contributors&gt;&lt;authors&gt;&lt;author&gt;Lenth, R.&lt;/author&gt;&lt;author&gt;J. Love&lt;/author&gt;&lt;author&gt;M. Hervé&lt;/author&gt;&lt;/authors&gt;&lt;/contributors&gt;&lt;titles&gt;&lt;title&gt;Package ‘emmeans’&lt;/title&gt;&lt;secondary-title&gt;Underst Stat &lt;/secondary-title&gt;&lt;/titles&gt;&lt;periodical&gt;&lt;full-title&gt;Underst Stat&lt;/full-title&gt;&lt;/periodical&gt;&lt;pages&gt;216-221&lt;/pages&gt;&lt;volume&gt;34&lt;/volume&gt;&lt;dates&gt;&lt;year&gt;2017&lt;/year&gt;&lt;/dates&gt;&lt;urls/&gt;&lt;/record&gt;&lt;/Cite&gt;&lt;/EndNote&gt;</w:instrText>
      </w:r>
      <w:r w:rsidR="000B6813">
        <w:fldChar w:fldCharType="separate"/>
      </w:r>
      <w:r>
        <w:t>(</w:t>
      </w:r>
      <w:proofErr w:type="spellStart"/>
      <w:r>
        <w:t>Lenth</w:t>
      </w:r>
      <w:proofErr w:type="spellEnd"/>
      <w:r>
        <w:t xml:space="preserve"> et al. 2017)</w:t>
      </w:r>
      <w:r w:rsidR="000B6813">
        <w:fldChar w:fldCharType="end"/>
      </w:r>
      <w:r>
        <w:t xml:space="preserve">.  Lastly, we examined whether rice herbivore consumption is associated with background rice herbivore density by fitting another beta regression model, including rice herbivore consumption as a response variable and the relative abundance of rice herbivores as an explanatory variable.  All analyses were performed in R (R Core Team 2018). </w:t>
      </w:r>
    </w:p>
    <w:p w:rsidR="009559CF" w:rsidRDefault="009559CF">
      <w:pPr>
        <w:spacing w:line="480" w:lineRule="auto"/>
        <w:rPr>
          <w:b/>
          <w:bCs/>
        </w:rPr>
      </w:pPr>
    </w:p>
    <w:p w:rsidR="009559CF" w:rsidRDefault="005A3F96">
      <w:pPr>
        <w:spacing w:line="480" w:lineRule="auto"/>
        <w:rPr>
          <w:b/>
          <w:bCs/>
        </w:rPr>
      </w:pPr>
      <w:r>
        <w:rPr>
          <w:b/>
          <w:bCs/>
        </w:rPr>
        <w:t>Results</w:t>
      </w:r>
    </w:p>
    <w:p w:rsidR="009559CF" w:rsidRDefault="005A3F96">
      <w:pPr>
        <w:pStyle w:val="Normal1"/>
        <w:spacing w:line="480" w:lineRule="auto"/>
        <w:ind w:firstLine="720"/>
        <w:rPr>
          <w:color w:val="FF0000"/>
          <w:u w:color="FF0000"/>
        </w:rPr>
      </w:pPr>
      <w:r>
        <w:rPr>
          <w:b/>
          <w:bCs/>
          <w:i/>
          <w:iCs/>
        </w:rPr>
        <w:t xml:space="preserve">Predators’ </w:t>
      </w:r>
      <w:proofErr w:type="spellStart"/>
      <w:r>
        <w:rPr>
          <w:b/>
          <w:bCs/>
          <w:i/>
          <w:iCs/>
        </w:rPr>
        <w:t>trophic</w:t>
      </w:r>
      <w:proofErr w:type="spellEnd"/>
      <w:r>
        <w:rPr>
          <w:b/>
          <w:bCs/>
          <w:i/>
          <w:iCs/>
        </w:rPr>
        <w:t xml:space="preserve"> niches   </w:t>
      </w:r>
      <w:proofErr w:type="spellStart"/>
      <w:r>
        <w:t>Trophic</w:t>
      </w:r>
      <w:proofErr w:type="spellEnd"/>
      <w:r>
        <w:t xml:space="preserve"> niches (consisting of niche position and niche breadth) of arthropod generalist predators varied with farm type (PERMANOVA </w:t>
      </w:r>
      <w:r>
        <w:rPr>
          <w:i/>
          <w:iCs/>
        </w:rPr>
        <w:t>F</w:t>
      </w:r>
      <w:r>
        <w:rPr>
          <w:vertAlign w:val="subscript"/>
        </w:rPr>
        <w:t>1</w:t>
      </w:r>
      <w:proofErr w:type="gramStart"/>
      <w:r>
        <w:rPr>
          <w:vertAlign w:val="subscript"/>
        </w:rPr>
        <w:t>,97</w:t>
      </w:r>
      <w:proofErr w:type="gramEnd"/>
      <w:r>
        <w:t xml:space="preserve"> = 5.83, </w:t>
      </w:r>
      <w:r>
        <w:rPr>
          <w:i/>
          <w:iCs/>
        </w:rPr>
        <w:lastRenderedPageBreak/>
        <w:t>P</w:t>
      </w:r>
      <w:r>
        <w:t xml:space="preserve"> = 0.008) and crop stage (PERMANOVA</w:t>
      </w:r>
      <w:r>
        <w:rPr>
          <w:i/>
          <w:iCs/>
        </w:rPr>
        <w:t xml:space="preserve"> F</w:t>
      </w:r>
      <w:r>
        <w:rPr>
          <w:vertAlign w:val="subscript"/>
        </w:rPr>
        <w:t>2,97</w:t>
      </w:r>
      <w:r>
        <w:t xml:space="preserve"> = 15.06, </w:t>
      </w:r>
      <w:r>
        <w:rPr>
          <w:i/>
          <w:iCs/>
        </w:rPr>
        <w:t>P</w:t>
      </w:r>
      <w:r>
        <w:t xml:space="preserve"> &lt; 0.001) (Fig. 2).  Regarding </w:t>
      </w:r>
      <w:proofErr w:type="spellStart"/>
      <w:r>
        <w:t>trophic</w:t>
      </w:r>
      <w:proofErr w:type="spellEnd"/>
      <w:r>
        <w:t xml:space="preserve"> niche position, the </w:t>
      </w:r>
      <w:proofErr w:type="spellStart"/>
      <w:r>
        <w:t>centroids</w:t>
      </w:r>
      <w:proofErr w:type="spellEnd"/>
      <w:r>
        <w:t xml:space="preserve"> of predators’ isotope signatures in the δ-space shifted progressively from upper-right corner at </w:t>
      </w:r>
      <w:proofErr w:type="spellStart"/>
      <w:r>
        <w:t>tillering</w:t>
      </w:r>
      <w:proofErr w:type="spellEnd"/>
      <w:r>
        <w:t xml:space="preserve"> stage (higher δ</w:t>
      </w:r>
      <w:r>
        <w:rPr>
          <w:vertAlign w:val="superscript"/>
        </w:rPr>
        <w:t>13</w:t>
      </w:r>
      <w:r>
        <w:t>C and δ</w:t>
      </w:r>
      <w:r>
        <w:rPr>
          <w:vertAlign w:val="superscript"/>
        </w:rPr>
        <w:t>15</w:t>
      </w:r>
      <w:r>
        <w:t>N) to lower-left corner at ripening stage (lower δ</w:t>
      </w:r>
      <w:r>
        <w:rPr>
          <w:vertAlign w:val="superscript"/>
        </w:rPr>
        <w:t>13</w:t>
      </w:r>
      <w:r>
        <w:t>C and δ</w:t>
      </w:r>
      <w:r>
        <w:rPr>
          <w:vertAlign w:val="superscript"/>
        </w:rPr>
        <w:t>15</w:t>
      </w:r>
      <w:r>
        <w:t xml:space="preserve">N) regardless of farm type (Fig. 2).  This temporal change in predators’ </w:t>
      </w:r>
      <w:proofErr w:type="spellStart"/>
      <w:r>
        <w:t>trophic</w:t>
      </w:r>
      <w:proofErr w:type="spellEnd"/>
      <w:r>
        <w:t xml:space="preserve"> niche position indicated a progressive switch in prey items, such as from </w:t>
      </w:r>
      <w:proofErr w:type="spellStart"/>
      <w:r>
        <w:t>detritivores</w:t>
      </w:r>
      <w:proofErr w:type="spellEnd"/>
      <w:r>
        <w:t xml:space="preserve"> and tourist herbivores to rice herbivores (Fig. S1).  Regarding </w:t>
      </w:r>
      <w:proofErr w:type="spellStart"/>
      <w:r>
        <w:t>trophic</w:t>
      </w:r>
      <w:proofErr w:type="spellEnd"/>
      <w:r>
        <w:t xml:space="preserve"> niche breadth, PERMDISP revealed a difference in multivariate dispersions between farm types (PERMDISP </w:t>
      </w:r>
      <w:r>
        <w:rPr>
          <w:i/>
          <w:iCs/>
        </w:rPr>
        <w:t>F</w:t>
      </w:r>
      <w:r>
        <w:rPr>
          <w:vertAlign w:val="subscript"/>
        </w:rPr>
        <w:t>1</w:t>
      </w:r>
      <w:proofErr w:type="gramStart"/>
      <w:r>
        <w:rPr>
          <w:vertAlign w:val="subscript"/>
        </w:rPr>
        <w:t>,101</w:t>
      </w:r>
      <w:proofErr w:type="gramEnd"/>
      <w:r>
        <w:t xml:space="preserve"> = 4.37, </w:t>
      </w:r>
      <w:r>
        <w:rPr>
          <w:i/>
          <w:iCs/>
        </w:rPr>
        <w:t>P</w:t>
      </w:r>
      <w:r>
        <w:t xml:space="preserve"> = 0.04) but not among crop stages (PERMDISP </w:t>
      </w:r>
      <w:r>
        <w:rPr>
          <w:i/>
          <w:iCs/>
        </w:rPr>
        <w:t>F</w:t>
      </w:r>
      <w:r>
        <w:rPr>
          <w:vertAlign w:val="subscript"/>
        </w:rPr>
        <w:t>2,100</w:t>
      </w:r>
      <w:r>
        <w:t xml:space="preserve"> = 0.01, </w:t>
      </w:r>
      <w:r>
        <w:rPr>
          <w:i/>
          <w:iCs/>
        </w:rPr>
        <w:t>P</w:t>
      </w:r>
      <w:r>
        <w:t xml:space="preserve"> = 0.994).  Mean distance-to-</w:t>
      </w:r>
      <w:proofErr w:type="spellStart"/>
      <w:r>
        <w:t>centroids</w:t>
      </w:r>
      <w:proofErr w:type="spellEnd"/>
      <w:r>
        <w:t xml:space="preserve"> were 2.64 ± 1.38‰ and 2.13 ± 1.05‰ (mean ± standard deviation) for organic and conventional farms, respectively, suggesting broader </w:t>
      </w:r>
      <w:proofErr w:type="spellStart"/>
      <w:r>
        <w:t>trophic</w:t>
      </w:r>
      <w:proofErr w:type="spellEnd"/>
      <w:r>
        <w:t xml:space="preserve"> niches of predators in organic farms compared with those in conventional farms (Welch two sample </w:t>
      </w:r>
      <w:r>
        <w:rPr>
          <w:i/>
          <w:iCs/>
        </w:rPr>
        <w:t>t</w:t>
      </w:r>
      <w:r>
        <w:t xml:space="preserve">-test, </w:t>
      </w:r>
      <w:r>
        <w:rPr>
          <w:i/>
          <w:iCs/>
        </w:rPr>
        <w:t>t</w:t>
      </w:r>
      <w:r>
        <w:rPr>
          <w:i/>
          <w:iCs/>
          <w:vertAlign w:val="subscript"/>
        </w:rPr>
        <w:t>95</w:t>
      </w:r>
      <w:r>
        <w:rPr>
          <w:i/>
          <w:iCs/>
        </w:rPr>
        <w:t xml:space="preserve"> </w:t>
      </w:r>
      <w:r>
        <w:t xml:space="preserve">= 2.10, </w:t>
      </w:r>
      <w:r>
        <w:rPr>
          <w:i/>
          <w:iCs/>
        </w:rPr>
        <w:t>P</w:t>
      </w:r>
      <w:r>
        <w:t xml:space="preserve"> = 0.04; Fig. 2).</w:t>
      </w:r>
      <w:r>
        <w:rPr>
          <w:color w:val="FF0000"/>
          <w:u w:color="FF0000"/>
        </w:rPr>
        <w:t xml:space="preserve">  </w:t>
      </w:r>
    </w:p>
    <w:p w:rsidR="009559CF" w:rsidRDefault="005A3F96">
      <w:pPr>
        <w:spacing w:line="480" w:lineRule="auto"/>
        <w:ind w:firstLine="480"/>
      </w:pPr>
      <w:r>
        <w:rPr>
          <w:b/>
          <w:bCs/>
          <w:i/>
          <w:iCs/>
        </w:rPr>
        <w:t xml:space="preserve">Predators’ diet composition   </w:t>
      </w:r>
      <w:r>
        <w:t xml:space="preserve">A further analysis using Bayesian stable isotope mixing model revealed dietary shifts of predators over crop stages.  Overall, predators in both organic and conventional farms consumed proportionally more rice herbivores but fewer tourist herbivores and </w:t>
      </w:r>
      <w:proofErr w:type="spellStart"/>
      <w:r>
        <w:t>detritivores</w:t>
      </w:r>
      <w:proofErr w:type="spellEnd"/>
      <w:r>
        <w:t xml:space="preserve"> over the course of the crop season, resulting in a predominance of rice herbivores in predators’ diet at later crop stages (Fig. 3).  Specifically, from </w:t>
      </w:r>
      <w:proofErr w:type="spellStart"/>
      <w:r>
        <w:t>tillering</w:t>
      </w:r>
      <w:proofErr w:type="spellEnd"/>
      <w:r>
        <w:t xml:space="preserve"> to ripening stage, rice herbivores in predators’ diet increased from 34% to 90% in organic farms and from 55% to 93% in conventional farms; tourist herbivores decreased from 27% to 5% in organic farms and from 18% to 5% in conventional farms; </w:t>
      </w:r>
      <w:proofErr w:type="spellStart"/>
      <w:r>
        <w:t>detritivores</w:t>
      </w:r>
      <w:proofErr w:type="spellEnd"/>
      <w:r>
        <w:t xml:space="preserve"> decreased from 39% to 5% in organic farms and from 26% to 2% in conventional farms (Table S3). </w:t>
      </w:r>
    </w:p>
    <w:p w:rsidR="009559CF" w:rsidRDefault="005A3F96">
      <w:pPr>
        <w:pStyle w:val="Normal1"/>
        <w:spacing w:line="480" w:lineRule="auto"/>
        <w:ind w:firstLine="480"/>
      </w:pPr>
      <w:r>
        <w:rPr>
          <w:b/>
          <w:bCs/>
          <w:i/>
          <w:iCs/>
        </w:rPr>
        <w:t xml:space="preserve">Effects of farm type and crop stage on rice herbivore consumption   </w:t>
      </w:r>
      <w:r>
        <w:t xml:space="preserve">We fitted a beta regression model to examine the effects of farm type and crop stage on predators’ consumption on rice herbivores — a primary concern of farmers.  Two-way ANOVA </w:t>
      </w:r>
      <w:r>
        <w:lastRenderedPageBreak/>
        <w:t>indicated that farm type (χ</w:t>
      </w:r>
      <w:r>
        <w:rPr>
          <w:vertAlign w:val="superscript"/>
        </w:rPr>
        <w:t>2</w:t>
      </w:r>
      <w:r>
        <w:rPr>
          <w:vertAlign w:val="subscript"/>
        </w:rPr>
        <w:t>1</w:t>
      </w:r>
      <w:r>
        <w:t xml:space="preserve"> = 24.68, </w:t>
      </w:r>
      <w:r>
        <w:rPr>
          <w:i/>
          <w:iCs/>
        </w:rPr>
        <w:t>P</w:t>
      </w:r>
      <w:r>
        <w:t xml:space="preserve"> &lt; 0.001) and crop stage (χ</w:t>
      </w:r>
      <w:r>
        <w:rPr>
          <w:vertAlign w:val="superscript"/>
        </w:rPr>
        <w:t>2</w:t>
      </w:r>
      <w:r>
        <w:rPr>
          <w:vertAlign w:val="subscript"/>
        </w:rPr>
        <w:t>2</w:t>
      </w:r>
      <w:r>
        <w:t xml:space="preserve"> = 112.95, </w:t>
      </w:r>
      <w:r>
        <w:rPr>
          <w:i/>
          <w:iCs/>
        </w:rPr>
        <w:t>P</w:t>
      </w:r>
      <w:r>
        <w:t xml:space="preserve"> &lt; 0.001), but not their interaction (χ</w:t>
      </w:r>
      <w:r>
        <w:rPr>
          <w:vertAlign w:val="superscript"/>
        </w:rPr>
        <w:t>2</w:t>
      </w:r>
      <w:r>
        <w:rPr>
          <w:vertAlign w:val="subscript"/>
        </w:rPr>
        <w:t>2</w:t>
      </w:r>
      <w:r>
        <w:t xml:space="preserve"> = 1.85, </w:t>
      </w:r>
      <w:r>
        <w:rPr>
          <w:i/>
          <w:iCs/>
        </w:rPr>
        <w:t>P</w:t>
      </w:r>
      <w:r>
        <w:t xml:space="preserve"> = 0.40), affected rice herbivore consumption.  Specifically, predators consumed higher proportions of rice herbivores in conventional than organic farms, especially at </w:t>
      </w:r>
      <w:proofErr w:type="spellStart"/>
      <w:r>
        <w:t>tillering</w:t>
      </w:r>
      <w:proofErr w:type="spellEnd"/>
      <w:r>
        <w:t xml:space="preserve"> and flowering stages (Fig. 4).  In addition, predators’ consumption on rice herbivores increased over crop stages regardless of farm type (Fig. 4). </w:t>
      </w:r>
    </w:p>
    <w:p w:rsidR="009559CF" w:rsidRDefault="009559CF">
      <w:pPr>
        <w:spacing w:line="480" w:lineRule="auto"/>
      </w:pPr>
    </w:p>
    <w:p w:rsidR="009559CF" w:rsidRDefault="005A3F96">
      <w:pPr>
        <w:spacing w:line="480" w:lineRule="auto"/>
      </w:pPr>
      <w:r>
        <w:rPr>
          <w:b/>
          <w:bCs/>
        </w:rPr>
        <w:t>Discussion</w:t>
      </w:r>
      <w:r>
        <w:t xml:space="preserve"> </w:t>
      </w:r>
    </w:p>
    <w:p w:rsidR="009559CF" w:rsidRDefault="005A3F96">
      <w:pPr>
        <w:spacing w:line="480" w:lineRule="auto"/>
      </w:pPr>
      <w:r>
        <w:tab/>
        <w:t xml:space="preserve">To understand the </w:t>
      </w:r>
      <w:proofErr w:type="spellStart"/>
      <w:r>
        <w:t>biocontrol</w:t>
      </w:r>
      <w:proofErr w:type="spellEnd"/>
      <w:r>
        <w:t xml:space="preserve"> potential of arthropod generalist predators in agro-ecosystems (e.g., per capita pest consumption), we conducted field surveys and stable isotope analysis to examine these predators’ diet composition in organic and conventional rice farms over the course of the crop season.  Our results showed that generalist predators exhibited a switch in </w:t>
      </w:r>
      <w:proofErr w:type="spellStart"/>
      <w:r>
        <w:t>trophic</w:t>
      </w:r>
      <w:proofErr w:type="spellEnd"/>
      <w:r>
        <w:t xml:space="preserve"> niches (Fig. 2) and consumed increasing proportions of rice herbivores over crop stages compared to other prey items (Fig. 3), resulting in a predominance of rice herbivores in their diet (ca. 90%) at later crop stages in both organic and conventional farms.  This underlines the great potential of arthropod generalist predators as </w:t>
      </w:r>
      <w:proofErr w:type="spellStart"/>
      <w:r>
        <w:t>biocontrol</w:t>
      </w:r>
      <w:proofErr w:type="spellEnd"/>
      <w:r>
        <w:t xml:space="preserve"> agents in rice agro-ecosystems regardless of farm type.  Our results also showed that predators in conventional farms were able to consume higher proportions of rice herbivores in their diet compared with those in organic farms, especially at </w:t>
      </w:r>
      <w:proofErr w:type="spellStart"/>
      <w:r>
        <w:t>tillering</w:t>
      </w:r>
      <w:proofErr w:type="spellEnd"/>
      <w:r>
        <w:t xml:space="preserve"> and flowering stages.  This surprising finding reveals the important yet overlooked role of arthropod generalist predators as </w:t>
      </w:r>
      <w:proofErr w:type="spellStart"/>
      <w:r>
        <w:t>biocontrol</w:t>
      </w:r>
      <w:proofErr w:type="spellEnd"/>
      <w:r>
        <w:t xml:space="preserve"> agents in conventional farms.  Based on the results, we discuss a) the </w:t>
      </w:r>
      <w:commentRangeStart w:id="15"/>
      <w:proofErr w:type="spellStart"/>
      <w:r>
        <w:t>biocontrol</w:t>
      </w:r>
      <w:proofErr w:type="spellEnd"/>
      <w:r>
        <w:t xml:space="preserve"> value </w:t>
      </w:r>
      <w:commentRangeEnd w:id="15"/>
      <w:r>
        <w:commentReference w:id="15"/>
      </w:r>
      <w:r>
        <w:t xml:space="preserve">of arthropod generalist predators in rice agro-ecosystems, b) the effect of alternative prey on </w:t>
      </w:r>
      <w:proofErr w:type="spellStart"/>
      <w:r>
        <w:t>biocontrol</w:t>
      </w:r>
      <w:proofErr w:type="spellEnd"/>
      <w:r>
        <w:t xml:space="preserve">, c) the effect of farm type on </w:t>
      </w:r>
      <w:proofErr w:type="spellStart"/>
      <w:r>
        <w:t>biocontrol</w:t>
      </w:r>
      <w:proofErr w:type="spellEnd"/>
      <w:r>
        <w:t xml:space="preserve">, and d) the caveats of this study.  We finish by considering the implications of this study for agricultural management. </w:t>
      </w:r>
    </w:p>
    <w:p w:rsidR="009559CF" w:rsidRDefault="009559CF">
      <w:pPr>
        <w:spacing w:line="480" w:lineRule="auto"/>
      </w:pPr>
    </w:p>
    <w:p w:rsidR="009559CF" w:rsidRDefault="005A3F96">
      <w:pPr>
        <w:spacing w:line="480" w:lineRule="auto"/>
        <w:jc w:val="center"/>
        <w:rPr>
          <w:b/>
          <w:bCs/>
          <w:i/>
          <w:iCs/>
        </w:rPr>
      </w:pPr>
      <w:proofErr w:type="spellStart"/>
      <w:r>
        <w:rPr>
          <w:b/>
          <w:bCs/>
          <w:i/>
          <w:iCs/>
        </w:rPr>
        <w:t>Biocontrol</w:t>
      </w:r>
      <w:proofErr w:type="spellEnd"/>
      <w:r>
        <w:rPr>
          <w:b/>
          <w:bCs/>
          <w:i/>
          <w:iCs/>
        </w:rPr>
        <w:t xml:space="preserve"> value of predators in rice agro-ecosystems</w:t>
      </w:r>
    </w:p>
    <w:p w:rsidR="009559CF" w:rsidRDefault="005A3F96">
      <w:pPr>
        <w:pStyle w:val="a6"/>
        <w:spacing w:line="480" w:lineRule="auto"/>
        <w:ind w:left="0" w:firstLine="482"/>
      </w:pPr>
      <w:r>
        <w:lastRenderedPageBreak/>
        <w:t xml:space="preserve">Despite large temporal variations in species composition in agricultural systems </w:t>
      </w:r>
      <w:r w:rsidR="000B6813">
        <w:fldChar w:fldCharType="begin"/>
      </w:r>
      <w:r>
        <w:instrText xml:space="preserve"> ADDIN EN.CITE &lt;EndNote&gt;&lt;Cite  &gt;&lt;Author&gt;Schoenly&lt;/Author&gt;&lt;Year&gt;1996&lt;/Year&gt;&lt;RecNum&gt;764&lt;/RecNum&gt;&lt;DisplayText&gt;(Schoenly et al. 1996, Settle et al. 1996)&lt;/DisplayText&gt;&lt;record&gt;&lt;rec-number&gt;764&lt;/rec-number&gt;&lt;foreign-keys&gt;&lt;key app="EN" db-id="s2a9tdf5ptxsr1ex5t7x9av4z2zfr0vx0dev" timestamp="1564835578"&gt;764&lt;/key&gt;&lt;/foreign-keys&gt;&lt;ref-type name="Journal Article"&gt;17&lt;/ref-type&gt;&lt;contributors&gt;&lt;authors&gt;&lt;author&gt;Schoenly, K.&lt;/author&gt;&lt;author&gt;Cohen, J. E.&lt;/author&gt;&lt;author&gt;Heong, K. L.&lt;/author&gt;&lt;author&gt;Litsinger, J. A.&lt;/author&gt;&lt;author&gt;Aquino, G. B.&lt;/author&gt;&lt;author&gt;Barrion, A. T.&lt;/author&gt;&lt;author&gt;Arida, G.&lt;/author&gt;&lt;/authors&gt;&lt;/contributors&gt;&lt;auth-address&gt;Rockefeller Univ,Lab Populat,New York,Ny 10021&amp;#13;Columbia Univ,New York,Ny 10027&amp;#13;Int Rice Res Inst,Los Banos,Philippines&lt;/auth-address&gt;&lt;titles&gt;&lt;title&gt;Food web dynamics of irrigated rice fields at five elevations in Luzon, Philippines&lt;/title&gt;&lt;secondary-title&gt;Bulletin of Entomological Research&lt;/secondary-title&gt;&lt;alt-title&gt;B Entomol Res&lt;/alt-title&gt;&lt;/titles&gt;&lt;periodical&gt;&lt;full-title&gt;Bulletin of Entomological Research&lt;/full-title&gt;&lt;abbr-1&gt;B Entomol Res&lt;/abbr-1&gt;&lt;/periodical&gt;&lt;alt-periodical&gt;&lt;full-title&gt;Bulletin of Entomological Research&lt;/full-title&gt;&lt;abbr-1&gt;B Entomol Res&lt;/abbr-1&gt;&lt;/alt-periodical&gt;&lt;pages&gt;451-466&lt;/pages&gt;&lt;volume&gt;86&lt;/volume&gt;&lt;number&gt;4&lt;/number&gt;&lt;keywords&gt;&lt;keyword&gt;no-tillage agroecosystems&lt;/keyword&gt;&lt;keyword&gt;temporal variation&lt;/keyword&gt;&lt;keyword&gt;trophic structure&lt;/keyword&gt;&lt;keyword&gt;desert ecosystem&lt;/keyword&gt;&lt;keyword&gt;diversity&lt;/keyword&gt;&lt;keyword&gt;insects&lt;/keyword&gt;&lt;keyword&gt;soil&lt;/keyword&gt;&lt;keyword&gt;decomposition&lt;/keyword&gt;&lt;keyword&gt;heterogeneity&lt;/keyword&gt;&lt;keyword&gt;succession&lt;/keyword&gt;&lt;/keywords&gt;&lt;dates&gt;&lt;year&gt;1996&lt;/year&gt;&lt;pub-dates&gt;&lt;date&gt;Aug&lt;/date&gt;&lt;/pub-dates&gt;&lt;/dates&gt;&lt;isbn&gt;0007-4853&lt;/isbn&gt;&lt;accession-num&gt;WOS:A1996VC22600017&lt;/accession-num&gt;&lt;urls&gt;&lt;related-urls&gt;&lt;url&gt;&amp;lt;Go to ISI&amp;gt;://WOS:A1996VC22600017&lt;/url&gt;&lt;/related-urls&gt;&lt;/urls&gt;&lt;electronic-resource-num&gt;Doi 10.1017/S0007485300035033&lt;/electronic-resource-num&gt;&lt;language&gt;English&lt;/language&gt;&lt;/record&gt;&lt;/Cite&gt;&lt;Cite  &gt;&lt;Author&gt;Settle&lt;/Author&gt;&lt;Year&gt;1996&lt;/Year&gt;&lt;RecNum&gt;759&lt;/RecNum&gt;&lt;record&gt;&lt;rec-number&gt;759&lt;/rec-number&gt;&lt;foreign-keys&gt;&lt;key app="EN" db-id="s2a9tdf5ptxsr1ex5t7x9av4z2zfr0vx0dev" timestamp="1564666270"&gt;759&lt;/key&gt;&lt;/foreign-keys&gt;&lt;ref-type name="Journal Article"&gt;17&lt;/ref-type&gt;&lt;contributors&gt;&lt;authors&gt;&lt;author&gt;Settle, W. H.&lt;/author&gt;&lt;author&gt;Ariawan, H.&lt;/author&gt;&lt;author&gt;Astuti, E. T.&lt;/author&gt;&lt;author&gt;Cahyana, W.&lt;/author&gt;&lt;author&gt;Hakim, A. L.&lt;/author&gt;&lt;author&gt;Hindayana, D.&lt;/author&gt;&lt;author&gt;Lestari, A. S.&lt;/author&gt;&lt;author&gt;Pajarningsih&lt;/author&gt;&lt;author&gt;Sartanto&lt;/author&gt;&lt;/authors&gt;&lt;/contributors&gt;&lt;auth-address&gt;Indonesian Natl Integrated Pest Management Progra,Jakarta 12510,Indonesia&amp;#13;Lab Pengendalian Hama Penyakit Tanaman Pangan,Bantul,Diy,Indonesia&lt;/auth-address&gt;&lt;titles&gt;&lt;title&gt;Managing tropical rice pests through conservation of generalist natural enemies and alternative prey&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1975-1988&lt;/pages&gt;&lt;volume&gt;77&lt;/volume&gt;&lt;number&gt;7&lt;/number&gt;&lt;keywords&gt;&lt;keyword&gt;agroecosystems, tropical rice&lt;/keyword&gt;&lt;keyword&gt;biological control&lt;/keyword&gt;&lt;keyword&gt;chironomidae&lt;/keyword&gt;&lt;keyword&gt;community dynamics&lt;/keyword&gt;&lt;keyword&gt;detritivores and plankton feeders&lt;/keyword&gt;&lt;keyword&gt;field experiment&lt;/keyword&gt;&lt;keyword&gt;green revolution&lt;/keyword&gt;&lt;keyword&gt;insecticide use and pest outbreaks&lt;/keyword&gt;&lt;keyword&gt;integrated pest management&lt;/keyword&gt;&lt;keyword&gt;java, indonesia&lt;/keyword&gt;&lt;keyword&gt;rice-field ecology&lt;/keyword&gt;&lt;keyword&gt;rice landscape patterns&lt;/keyword&gt;&lt;keyword&gt;synchronous vs non-synchronous plantings&lt;/keyword&gt;&lt;keyword&gt;insecticide-induced resurgence&lt;/keyword&gt;&lt;keyword&gt;nilaparvata-lugens&lt;/keyword&gt;&lt;keyword&gt;brown planthopper&lt;/keyword&gt;&lt;keyword&gt;homoptera&lt;/keyword&gt;&lt;keyword&gt;growth&lt;/keyword&gt;&lt;/keywords&gt;&lt;dates&gt;&lt;year&gt;1996&lt;/year&gt;&lt;pub-dates&gt;&lt;date&gt;Oct&lt;/date&gt;&lt;/pub-dates&gt;&lt;/dates&gt;&lt;isbn&gt;0012-9658&lt;/isbn&gt;&lt;accession-num&gt;WOS:A1996VM42100003&lt;/accession-num&gt;&lt;urls&gt;&lt;related-urls&gt;&lt;url&gt;&amp;lt;Go to ISI&amp;gt;://WOS:A1996VM42100003&lt;/url&gt;&lt;/related-urls&gt;&lt;/urls&gt;&lt;electronic-resource-num&gt;Doi 10.2307/2265694&lt;/electronic-resource-num&gt;&lt;language&gt;English&lt;/language&gt;&lt;/record&gt;&lt;/Cite&gt;&lt;/EndNote&gt;</w:instrText>
      </w:r>
      <w:r w:rsidR="000B6813">
        <w:fldChar w:fldCharType="separate"/>
      </w:r>
      <w:r>
        <w:t>(Schoenly et al. 1996, Settle et al. 1996)</w:t>
      </w:r>
      <w:r w:rsidR="000B6813">
        <w:fldChar w:fldCharType="end"/>
      </w:r>
      <w:r>
        <w:t xml:space="preserve">, quantitative studies on generalist predators’ diet composition (e.g., pest vs. alternative prey) over the course of crop season have been lacking, hindering our understanding of these predators as </w:t>
      </w:r>
      <w:proofErr w:type="spellStart"/>
      <w:r>
        <w:t>biocontrol</w:t>
      </w:r>
      <w:proofErr w:type="spellEnd"/>
      <w:r>
        <w:t xml:space="preserve"> agents.   Based on stable isotope analysis, this study shows that arthropod</w:t>
      </w:r>
      <w:r>
        <w:rPr>
          <w:i/>
          <w:iCs/>
        </w:rPr>
        <w:t xml:space="preserve"> </w:t>
      </w:r>
      <w:r>
        <w:t>generalist</w:t>
      </w:r>
      <w:r>
        <w:rPr>
          <w:i/>
          <w:iCs/>
        </w:rPr>
        <w:t xml:space="preserve"> </w:t>
      </w:r>
      <w:r>
        <w:t xml:space="preserve">predators in both organic and conventional farms consumed high proportions of rice herbivores in their diet on average (Fig. 3).  This result provides evidence for a strong per capita effect of predators on pests regardless of farm type, highlighting the important role of generalist predators as </w:t>
      </w:r>
      <w:proofErr w:type="spellStart"/>
      <w:r>
        <w:t>biocontrol</w:t>
      </w:r>
      <w:proofErr w:type="spellEnd"/>
      <w:r>
        <w:t xml:space="preserve"> agents in rice agro-ecosystems.  Moreover, pest consumption by predators increased over crop stages (Fig. 3), suggesting an increasing per capita effect of predators on pests over the crop season.</w:t>
      </w:r>
    </w:p>
    <w:p w:rsidR="009559CF" w:rsidRDefault="005A3F96">
      <w:pPr>
        <w:pStyle w:val="a6"/>
        <w:spacing w:line="480" w:lineRule="auto"/>
        <w:ind w:left="0" w:firstLine="482"/>
      </w:pPr>
      <w:r>
        <w:t xml:space="preserve">Contrasting to previous studies based on snap-shot observations or experimental manipulations of certain predator </w:t>
      </w:r>
      <w:proofErr w:type="spellStart"/>
      <w:r>
        <w:t>taxon</w:t>
      </w:r>
      <w:proofErr w:type="spellEnd"/>
      <w:r>
        <w:t xml:space="preserve"> </w:t>
      </w:r>
      <w:r w:rsidR="000B6813">
        <w:fldChar w:fldCharType="begin"/>
      </w:r>
      <w:r>
        <w:instrText xml:space="preserve"> ADDIN EN.CITE &lt;EndNote&gt;&lt;Cite  &gt;&lt;Author&gt;Birkhofer&lt;/Author&gt;&lt;Year&gt;2008&lt;/Year&gt;&lt;RecNum&gt;789&lt;/RecNum&gt;&lt;DisplayText&gt;(Birkhofer et al. 2008a)&lt;/DisplayText&gt;&lt;record&gt;&lt;rec-number&gt;789&lt;/rec-number&gt;&lt;foreign-keys&gt;&lt;key app="EN" db-id="s2a9tdf5ptxsr1ex5t7x9av4z2zfr0vx0dev" timestamp="1565022125"&gt;789&lt;/key&gt;&lt;/foreign-keys&gt;&lt;ref-type name="Journal Article"&gt;17&lt;/ref-type&gt;&lt;contributors&gt;&lt;authors&gt;&lt;author&gt;Birkhofer, K.&lt;/author&gt;&lt;author&gt;Fliessbach, A.&lt;/author&gt;&lt;author&gt;Wise, D. H.&lt;/author&gt;&lt;author&gt;Scheu, S.&lt;/author&gt;&lt;/authors&gt;&lt;/contributors&gt;&lt;auth-address&gt;Tech Univ Darmstadt, Dept Anim Ecol, Darmstadt, Germany&amp;#13;Res Inst Organ Agr FiBL, Frick, Switzerland&amp;#13;Univ Illinois, Dept Biol Sci, Chicago, IL 60680 USA&amp;#13;Univ Illinois, Inst Environm Sci &amp;amp; Policy, Chicago, IL 60680 USA&lt;/auth-address&gt;&lt;titles&gt;&lt;title&gt;Generalist predators in organically and conventionally managed grass-clover fields: implications for conservation biological control&lt;/title&gt;&lt;secondary-title&gt;Annals of Applied Biology&lt;/secondary-title&gt;&lt;alt-title&gt;Ann Appl Biol&lt;/alt-title&gt;&lt;/titles&gt;&lt;periodical&gt;&lt;full-title&gt;Annals of Applied Biology&lt;/full-title&gt;&lt;abbr-1&gt;Ann Appl Biol&lt;/abbr-1&gt;&lt;/periodical&gt;&lt;alt-periodical&gt;&lt;full-title&gt;Annals of Applied Biology&lt;/full-title&gt;&lt;abbr-1&gt;Ann Appl Biol&lt;/abbr-1&gt;&lt;/alt-periodical&gt;&lt;pages&gt;271-280&lt;/pages&gt;&lt;volume&gt;153&lt;/volume&gt;&lt;number&gt;2&lt;/number&gt;&lt;keywords&gt;&lt;keyword&gt;araneae&lt;/keyword&gt;&lt;keyword&gt;carabidae&lt;/keyword&gt;&lt;keyword&gt;dok trial&lt;/keyword&gt;&lt;keyword&gt;farming system&lt;/keyword&gt;&lt;keyword&gt;intraguild interactions&lt;/keyword&gt;&lt;keyword&gt;natural enemies&lt;/keyword&gt;&lt;keyword&gt;organic farming&lt;/keyword&gt;&lt;keyword&gt;winter-wheat&lt;/keyword&gt;&lt;keyword&gt;southern england&lt;/keyword&gt;&lt;keyword&gt;farming systems&lt;/keyword&gt;&lt;keyword&gt;food-web&lt;/keyword&gt;&lt;keyword&gt;spider populations&lt;/keyword&gt;&lt;keyword&gt;trophic cascades&lt;/keyword&gt;&lt;keyword&gt;landscape&lt;/keyword&gt;&lt;keyword&gt;prey&lt;/keyword&gt;&lt;keyword&gt;biodiversity&lt;/keyword&gt;&lt;keyword&gt;agriculture&lt;/keyword&gt;&lt;/keywords&gt;&lt;dates&gt;&lt;year&gt;2008&lt;/year&gt;&lt;/dates&gt;&lt;isbn&gt;0003-4746&lt;/isbn&gt;&lt;accession-num&gt;WOS:000260093700013&lt;/accession-num&gt;&lt;urls&gt;&lt;related-urls&gt;&lt;url&gt;&amp;lt;Go to ISI&amp;gt;://WOS:000260093700013&lt;/url&gt;&lt;/related-urls&gt;&lt;/urls&gt;&lt;electronic-resource-num&gt;10.1111/j.1744-7348.2008.00257.x&lt;/electronic-resource-num&gt;&lt;language&gt;English&lt;/language&gt;&lt;/record&gt;&lt;/Cite&gt;&lt;/EndNote&gt;</w:instrText>
      </w:r>
      <w:r w:rsidR="000B6813">
        <w:fldChar w:fldCharType="separate"/>
      </w:r>
      <w:r>
        <w:t>(</w:t>
      </w:r>
      <w:proofErr w:type="spellStart"/>
      <w:r>
        <w:t>Birkhofer</w:t>
      </w:r>
      <w:proofErr w:type="spellEnd"/>
      <w:r>
        <w:t xml:space="preserve"> et al. 2008a)</w:t>
      </w:r>
      <w:r w:rsidR="000B6813">
        <w:fldChar w:fldCharType="end"/>
      </w:r>
      <w:r>
        <w:t xml:space="preserve">, our stable isotope approach over crop stage reveals temporal variation in predators’ </w:t>
      </w:r>
      <w:proofErr w:type="spellStart"/>
      <w:r>
        <w:t>biocontrol</w:t>
      </w:r>
      <w:proofErr w:type="spellEnd"/>
      <w:r>
        <w:t xml:space="preserve"> roles under natural conditions.  Namely, generalist predators consumed higher proportions of pest species at later crop stages (Fig. 3 and 4).  This may be due to the feeding nature of generalist predators, whose diet composition could depend on the availability of prey items </w:t>
      </w:r>
      <w:r w:rsidR="000B6813">
        <w:fldChar w:fldCharType="begin"/>
      </w:r>
      <w:r>
        <w:instrText xml:space="preserve"> ADDIN EN.CITE &lt;EndNote&gt;&lt;Cite  &gt;&lt;Author&gt;Kiritani&lt;/Author&gt;&lt;Year&gt;1972&lt;/Year&gt;&lt;RecNum&gt;790&lt;/RecNum&gt;&lt;DisplayText&gt;(Kiritani et al. 1972, Nyffeler 1999)&lt;/DisplayText&gt;&lt;record&gt;&lt;rec-number&gt;790&lt;/rec-number&gt;&lt;foreign-keys&gt;&lt;key app="EN" db-id="s2a9tdf5ptxsr1ex5t7x9av4z2zfr0vx0dev" timestamp="1565022251"&gt;790&lt;/key&gt;&lt;/foreign-keys&gt;&lt;ref-type name="Journal Article"&gt;17&lt;/ref-type&gt;&lt;contributors&gt;&lt;authors&gt;&lt;author&gt;Kiritani, K.&lt;/author&gt;&lt;author&gt;S. Kawahara&lt;/author&gt;&lt;author&gt;T. Sasaba&lt;/author&gt;&lt;author&gt;F. Nakasuji&lt;/author&gt;&lt;/authors&gt;&lt;/contributors&gt;&lt;titles&gt;&lt;title&gt;&lt;style face="normal" font="default" size="100%"&gt;Quantitative evaluation of predation by spiders on the green rice leafhopper, &lt;/style&gt;&lt;style face="italic" font="default" size="100%"&gt;Nephotettix cincticeps&lt;/style&gt;&lt;style face="normal" font="default" size="100%"&gt; Uhler, by a sight-count method&lt;/style&gt;&lt;/title&gt;&lt;secondary-title&gt;Researches on Population Ecology &lt;/secondary-title&gt;&lt;/titles&gt;&lt;periodical&gt;&lt;full-title&gt;Researches on Population Ecology&lt;/full-title&gt;&lt;/periodical&gt;&lt;pages&gt;187-200&lt;/pages&gt;&lt;volume&gt;13&lt;/volume&gt;&lt;dates&gt;&lt;year&gt;1972&lt;/year&gt;&lt;/dates&gt;&lt;urls/&gt;&lt;/record&gt;&lt;/Cite&gt;&lt;Cite  &gt;&lt;Author&gt;Nyffeler&lt;/Author&gt;&lt;Year&gt;1999&lt;/Year&gt;&lt;RecNum&gt;791&lt;/RecNum&gt;&lt;record&gt;&lt;rec-number&gt;791&lt;/rec-number&gt;&lt;foreign-keys&gt;&lt;key app="EN" db-id="s2a9tdf5ptxsr1ex5t7x9av4z2zfr0vx0dev" timestamp="1565022398"&gt;791&lt;/key&gt;&lt;/foreign-keys&gt;&lt;ref-type name="Journal Article"&gt;17&lt;/ref-type&gt;&lt;contributors&gt;&lt;authors&gt;&lt;author&gt;Nyffeler, M.&lt;/author&gt;&lt;/authors&gt;&lt;/contributors&gt;&lt;auth-address&gt;Univ Bern, Inst Zool, Div Ecol, CH-3012 Bern, Switzerland&lt;/auth-address&gt;&lt;titles&gt;&lt;title&gt;Prey selection of spiders in the field&lt;/title&gt;&lt;secondary-title&gt;Journal of Arachnology&lt;/secondary-title&gt;&lt;alt-title&gt;J Arachnol&lt;/alt-title&gt;&lt;/titles&gt;&lt;periodical&gt;&lt;full-title&gt;Journal of Arachnology&lt;/full-title&gt;&lt;abbr-1&gt;J Arachnol&lt;/abbr-1&gt;&lt;/periodical&gt;&lt;alt-periodical&gt;&lt;full-title&gt;Journal of Arachnology&lt;/full-title&gt;&lt;abbr-1&gt;J Arachnol&lt;/abbr-1&gt;&lt;/alt-periodical&gt;&lt;pages&gt;317-324&lt;/pages&gt;&lt;volume&gt;27&lt;/volume&gt;&lt;number&gt;1&lt;/number&gt;&lt;keywords&gt;&lt;keyword&gt;tetragnatha-laboriosa araneae&lt;/keyword&gt;&lt;keyword&gt;cotton fleahopper hemiptera&lt;/keyword&gt;&lt;keyword&gt;peucetia-viridans araneae&lt;/keyword&gt;&lt;keyword&gt;striped lynx spider&lt;/keyword&gt;&lt;keyword&gt;winter-wheat fields&lt;/keyword&gt;&lt;keyword&gt;texas cotton&lt;/keyword&gt;&lt;keyword&gt;wolf spiders&lt;/keyword&gt;&lt;keyword&gt;predatory importance&lt;/keyword&gt;&lt;keyword&gt;feeding-behavior&lt;/keyword&gt;&lt;keyword&gt;oxyopes-salticus&lt;/keyword&gt;&lt;/keywords&gt;&lt;dates&gt;&lt;year&gt;1999&lt;/year&gt;&lt;/dates&gt;&lt;isbn&gt;0161-8202&lt;/isbn&gt;&lt;accession-num&gt;WOS:000082213100047&lt;/accession-num&gt;&lt;urls&gt;&lt;related-urls&gt;&lt;url&gt;&amp;lt;Go to ISI&amp;gt;://WOS:000082213100047&lt;/url&gt;&lt;/related-urls&gt;&lt;/urls&gt;&lt;language&gt;English&lt;/language&gt;&lt;/record&gt;&lt;/Cite&gt;&lt;/EndNote&gt;</w:instrText>
      </w:r>
      <w:r w:rsidR="000B6813">
        <w:fldChar w:fldCharType="separate"/>
      </w:r>
      <w:r>
        <w:t>(Kiritani et al. 1972, Nyffeler 1999)</w:t>
      </w:r>
      <w:r w:rsidR="000B6813">
        <w:fldChar w:fldCharType="end"/>
      </w:r>
      <w:r>
        <w:t xml:space="preserve">.  In our study sites, the relative abundance of rice herbivores increased as the crop </w:t>
      </w:r>
      <w:proofErr w:type="gramStart"/>
      <w:r>
        <w:t>developed,</w:t>
      </w:r>
      <w:proofErr w:type="gramEnd"/>
      <w:r>
        <w:t xml:space="preserve"> compared with that of tourist herbivores and </w:t>
      </w:r>
      <w:proofErr w:type="spellStart"/>
      <w:r>
        <w:t>detritivores</w:t>
      </w:r>
      <w:proofErr w:type="spellEnd"/>
      <w:r>
        <w:t xml:space="preserve"> (Appendix S1: Fig. S2).  Accordingly, the predators consumed more rice herbivores when herbivore abundance was high (Appendix S1: Fig. S3).  This finding suggests that generalist predators are capable of tracking pest populations and increasing their consumption on pests accordingly.  Therefore, farming practices promoting generalist predators in early crop season will likely benefit pest control in later season when pest populations build up</w:t>
      </w:r>
    </w:p>
    <w:p w:rsidR="009559CF" w:rsidRDefault="009559CF">
      <w:pPr>
        <w:pStyle w:val="a6"/>
        <w:spacing w:line="480" w:lineRule="auto"/>
        <w:ind w:left="0" w:firstLine="482"/>
      </w:pPr>
    </w:p>
    <w:p w:rsidR="009559CF" w:rsidRDefault="005A3F96">
      <w:pPr>
        <w:spacing w:line="480" w:lineRule="auto"/>
        <w:jc w:val="center"/>
        <w:rPr>
          <w:b/>
          <w:bCs/>
          <w:i/>
          <w:iCs/>
        </w:rPr>
      </w:pPr>
      <w:r>
        <w:rPr>
          <w:b/>
          <w:bCs/>
          <w:i/>
          <w:iCs/>
        </w:rPr>
        <w:lastRenderedPageBreak/>
        <w:t xml:space="preserve">Effect of alternative prey on </w:t>
      </w:r>
      <w:proofErr w:type="spellStart"/>
      <w:r>
        <w:rPr>
          <w:b/>
          <w:bCs/>
          <w:i/>
          <w:iCs/>
        </w:rPr>
        <w:t>biocontrol</w:t>
      </w:r>
      <w:proofErr w:type="spellEnd"/>
      <w:r>
        <w:rPr>
          <w:b/>
          <w:bCs/>
          <w:i/>
          <w:iCs/>
        </w:rPr>
        <w:t xml:space="preserve"> </w:t>
      </w:r>
    </w:p>
    <w:p w:rsidR="009559CF" w:rsidRDefault="005A3F96">
      <w:pPr>
        <w:spacing w:line="480" w:lineRule="auto"/>
        <w:ind w:firstLine="480"/>
      </w:pPr>
      <w:r>
        <w:t xml:space="preserve">While arthropod generalist predators are ubiquitous in agro-ecosystems, their potential as </w:t>
      </w:r>
      <w:proofErr w:type="spellStart"/>
      <w:r>
        <w:t>biocontrol</w:t>
      </w:r>
      <w:proofErr w:type="spellEnd"/>
      <w:r>
        <w:t xml:space="preserve"> agents has been questioned because they can feed on non-target pests.  Our study eases this concern because although these predators did feed on alternative prey, still exerted strong per capita effect on pests — rice herbivores accounted for 90-93% of predators’ diet at ripening stage, which is a critical period for crop production (Fig. 3; Appendix S1: Table S3).  As the demand for </w:t>
      </w:r>
      <w:proofErr w:type="spellStart"/>
      <w:r>
        <w:t>biocontrol</w:t>
      </w:r>
      <w:proofErr w:type="spellEnd"/>
      <w:r>
        <w:t xml:space="preserve"> has increased in agriculture, we suggest that farming practitioners consider the use of generalist predators as </w:t>
      </w:r>
      <w:proofErr w:type="spellStart"/>
      <w:r>
        <w:t>biocontrol</w:t>
      </w:r>
      <w:proofErr w:type="spellEnd"/>
      <w:r>
        <w:t xml:space="preserve"> agents in complement with specialist predators.  Furthermore, we suggest that </w:t>
      </w:r>
      <w:proofErr w:type="spellStart"/>
      <w:r>
        <w:t>agroecological</w:t>
      </w:r>
      <w:proofErr w:type="spellEnd"/>
      <w:r>
        <w:t xml:space="preserve"> studies may systematically examine the potential benefit of non-pest alternative preys (e.g., </w:t>
      </w:r>
      <w:proofErr w:type="spellStart"/>
      <w:r>
        <w:t>detritivores</w:t>
      </w:r>
      <w:proofErr w:type="spellEnd"/>
      <w:r>
        <w:t xml:space="preserve">) in pest management programs that include generalist predators as </w:t>
      </w:r>
      <w:proofErr w:type="spellStart"/>
      <w:r>
        <w:t>biocontrol</w:t>
      </w:r>
      <w:proofErr w:type="spellEnd"/>
      <w:r>
        <w:t xml:space="preserve"> agents.  In fact, a small number of studies have proposed that generalist predators, compared to specialist predators (e.g., parasitoids), could provide more effective </w:t>
      </w:r>
      <w:proofErr w:type="spellStart"/>
      <w:r>
        <w:t>biocontrol</w:t>
      </w:r>
      <w:proofErr w:type="spellEnd"/>
      <w:r>
        <w:t xml:space="preserve"> service in the field over time because they can maintain their populations by feeding on alternative prey when targeted pest density is low, and increase in pest consumption rapidly when pest density rises </w:t>
      </w:r>
      <w:r w:rsidR="000B6813">
        <w:fldChar w:fldCharType="begin"/>
      </w:r>
      <w:r>
        <w:instrText xml:space="preserve"> ADDIN EN.CITE &lt;EndNote&gt;&lt;Cite  &gt;&lt;Author&gt;Murdoch&lt;/Author&gt;&lt;Year&gt;1985&lt;/Year&gt;&lt;RecNum&gt;98&lt;/RecNum&gt;&lt;DisplayText&gt;(Murdoch et al. 1985, Symondson et al. 2002)&lt;/DisplayText&gt;&lt;record&gt;&lt;rec-number&gt;98&lt;/rec-number&gt;&lt;foreign-keys&gt;&lt;key app="EN" db-id="s2a9tdf5ptxsr1ex5t7x9av4z2zfr0vx0dev" timestamp="0"&gt;98&lt;/key&gt;&lt;/foreign-keys&gt;&lt;ref-type name="Journal Article"&gt;17&lt;/ref-type&gt;&lt;contributors&gt;&lt;authors&gt;&lt;author&gt;Murdoch, William W.&lt;/author&gt;&lt;author&gt;Chesson, Jean&lt;/author&gt;&lt;author&gt;Chesson, Peter L.&lt;/author&gt;&lt;/authors&gt;&lt;/contributors&gt;&lt;titles&gt;&lt;title&gt;Biological control in theory and practice&lt;/title&gt;&lt;secondary-title&gt;American Naturalist&lt;/secondary-title&gt;&lt;/titles&gt;&lt;periodical&gt;&lt;full-title&gt;American Naturalist&lt;/full-title&gt;&lt;abbr-1&gt;Am Nat&lt;/abbr-1&gt;&lt;/periodical&gt;&lt;pages&gt;344-366&lt;/pages&gt;&lt;volume&gt;125&lt;/volume&gt;&lt;keywords&gt;&lt;keyword&gt;generalist, specialist, host-specific, biocontrol&lt;/keyword&gt;&lt;/keywords&gt;&lt;dates&gt;&lt;year&gt;1985&lt;/year&gt;&lt;/dates&gt;&lt;urls/&gt;&lt;/record&gt;&lt;/Cite&gt;&lt;Cite  &gt;&lt;Author&gt;Symondson&lt;/Author&gt;&lt;Year&gt;2002&lt;/Year&gt;&lt;RecNum&gt;757&lt;/RecNum&gt;&lt;record&gt;&lt;rec-number&gt;757&lt;/rec-number&gt;&lt;foreign-keys&gt;&lt;key app="EN" db-id="s2a9tdf5ptxsr1ex5t7x9av4z2zfr0vx0dev" timestamp="1564318795"&gt;757&lt;/key&gt;&lt;/foreign-keys&gt;&lt;ref-type name="Journal Article"&gt;17&lt;/ref-type&gt;&lt;contributors&gt;&lt;authors&gt;&lt;author&gt;Symondson, W. O. C.&lt;/author&gt;&lt;author&gt;Sunderland, K. D.&lt;/author&gt;&lt;author&gt;Greenstone, M. H.&lt;/author&gt;&lt;/authors&gt;&lt;/contributors&gt;&lt;auth-address&gt;Univ Wales Coll Cardiff, Cardiff Sch Biosci, Cardiff CF10 3TL, S Glam, Wales&amp;#13;Inst Hort Res, Dept Entomol Sci, Wellesbourne CV35 9EF, Warwick, England&amp;#13;USDA ARS, Plant Sci &amp;amp; water Conservat Res Lab, Stillwater, OK USA&lt;/auth-address&gt;&lt;titles&gt;&lt;title&gt;Can generalist predators be effective biocontrol agents?&lt;/title&gt;&lt;secondary-title&gt;Annual Review of Entomology&lt;/secondary-title&gt;&lt;alt-title&gt;Annu Rev Entomol&lt;/alt-title&gt;&lt;/titles&gt;&lt;alt-periodical&gt;&lt;full-title&gt;Annual Review of Entomology, Vol 59, 2014&lt;/full-title&gt;&lt;abbr-1&gt;Annu Rev Entomol&lt;/abbr-1&gt;&lt;/alt-periodical&gt;&lt;pages&gt;561-594&lt;/pages&gt;&lt;volume&gt;47&lt;/volume&gt;&lt;keywords&gt;&lt;keyword&gt;polyphagous predators&lt;/keyword&gt;&lt;keyword&gt;predation theory&lt;/keyword&gt;&lt;keyword&gt;generalists versus specialists&lt;/keyword&gt;&lt;keyword&gt;habitat manipulation&lt;/keyword&gt;&lt;keyword&gt;conservation biological control&lt;/keyword&gt;&lt;keyword&gt;colorado potato beetle&lt;/keyword&gt;&lt;keyword&gt;aphid rhopalosiphum-padi&lt;/keyword&gt;&lt;keyword&gt;pterostichus-melanarius coleoptera&lt;/keyword&gt;&lt;keyword&gt;augmentative biological-control&lt;/keyword&gt;&lt;keyword&gt;ephemeral crop habitats&lt;/keyword&gt;&lt;keyword&gt;gypsy-moth lepidoptera&lt;/keyword&gt;&lt;keyword&gt;rosy apple aphid&lt;/keyword&gt;&lt;keyword&gt;natural enemies&lt;/keyword&gt;&lt;keyword&gt;population-dynamics&lt;/keyword&gt;&lt;keyword&gt;coleomegilla-maculata&lt;/keyword&gt;&lt;/keywords&gt;&lt;dates&gt;&lt;year&gt;2002&lt;/year&gt;&lt;/dates&gt;&lt;isbn&gt;0066-4170&lt;/isbn&gt;&lt;accession-num&gt;WOS:000173421900019&lt;/accession-num&gt;&lt;urls&gt;&lt;related-urls&gt;&lt;url&gt;&amp;lt;Go to ISI&amp;gt;://WOS:000173421900019&lt;/url&gt;&lt;/related-urls&gt;&lt;/urls&gt;&lt;electronic-resource-num&gt;DOI 10.1146/annurev.ento.47.091201.145240&lt;/electronic-resource-num&gt;&lt;language&gt;English&lt;/language&gt;&lt;/record&gt;&lt;/Cite&gt;&lt;/EndNote&gt;</w:instrText>
      </w:r>
      <w:r w:rsidR="000B6813">
        <w:fldChar w:fldCharType="separate"/>
      </w:r>
      <w:r>
        <w:t>(Murdoch et al. 1985, Symondson et al. 2002)</w:t>
      </w:r>
      <w:r w:rsidR="000B6813">
        <w:fldChar w:fldCharType="end"/>
      </w:r>
      <w:r>
        <w:t>.  Although our study was not designed to test this proposal</w:t>
      </w:r>
      <w:proofErr w:type="gramStart"/>
      <w:r>
        <w:t>, ,</w:t>
      </w:r>
      <w:proofErr w:type="gramEnd"/>
      <w:r>
        <w:t xml:space="preserve"> we did find high abundance of </w:t>
      </w:r>
      <w:proofErr w:type="spellStart"/>
      <w:r>
        <w:t>detritivores</w:t>
      </w:r>
      <w:proofErr w:type="spellEnd"/>
      <w:r>
        <w:t xml:space="preserve"> (alternative prey) in early season (Appendix S1: Fig. </w:t>
      </w:r>
      <w:proofErr w:type="gramStart"/>
      <w:r>
        <w:t>S2), which may have supported predator populations before the establishment of rice herbivores.</w:t>
      </w:r>
      <w:proofErr w:type="gramEnd"/>
      <w:r>
        <w:t xml:space="preserve">  The sustained predator populations could then suppress pests that emerge in later season </w:t>
      </w:r>
      <w:r w:rsidR="000B6813">
        <w:fldChar w:fldCharType="begin"/>
      </w:r>
      <w:r>
        <w:instrText xml:space="preserve"> ADDIN EN.CITE &lt;EndNote&gt;&lt;Cite  &gt;&lt;Author&gt;Chiverton&lt;/Author&gt;&lt;Year&gt;1987&lt;/Year&gt;&lt;RecNum&gt;792&lt;/RecNum&gt;&lt;DisplayText&gt;(Chiverton 1987, Settle et al. 1996, Symondson et al. 2002)&lt;/DisplayText&gt;&lt;record&gt;&lt;rec-number&gt;792&lt;/rec-number&gt;&lt;foreign-keys&gt;&lt;key app="EN" db-id="s2a9tdf5ptxsr1ex5t7x9av4z2zfr0vx0dev" timestamp="1565022501"&gt;792&lt;/key&gt;&lt;/foreign-keys&gt;&lt;ref-type name="Journal Article"&gt;17&lt;/ref-type&gt;&lt;contributors&gt;&lt;authors&gt;&lt;author&gt;Chiverton, P. A.&lt;/author&gt;&lt;/authors&gt;&lt;/contributors&gt;&lt;titles&gt;&lt;title&gt;&lt;style face="normal" font="default" size="100%"&gt;Predation of &lt;/style&gt;&lt;style face="italic" font="default" size="100%"&gt;Rhopalosiphum padi&lt;/style&gt;&lt;style face="normal" font="default" size="100%"&gt; (Homoptera, Aphididae) by polyphagous predatory arthropods during the aphids' prepeak period in spring barley&lt;/style&gt;&lt;/title&gt;&lt;secondary-title&gt;Annals of Applied Biology&lt;/secondary-title&gt;&lt;alt-title&gt;Ann Appl Biol&lt;/alt-title&gt;&lt;/titles&gt;&lt;periodical&gt;&lt;full-title&gt;Annals of Applied Biology&lt;/full-title&gt;&lt;abbr-1&gt;Ann Appl Biol&lt;/abbr-1&gt;&lt;/periodical&gt;&lt;alt-periodical&gt;&lt;full-title&gt;Annals of Applied Biology&lt;/full-title&gt;&lt;abbr-1&gt;Ann Appl Biol&lt;/abbr-1&gt;&lt;/alt-periodical&gt;&lt;pages&gt;257-269&lt;/pages&gt;&lt;volume&gt;111&lt;/volume&gt;&lt;number&gt;2&lt;/number&gt;&lt;dates&gt;&lt;year&gt;1987&lt;/year&gt;&lt;pub-dates&gt;&lt;date&gt;Oct&lt;/date&gt;&lt;/pub-dates&gt;&lt;/dates&gt;&lt;isbn&gt;0003-4746&lt;/isbn&gt;&lt;accession-num&gt;WOS:A1987L048000002&lt;/accession-num&gt;&lt;urls&gt;&lt;related-urls&gt;&lt;url&gt;&amp;lt;Go to ISI&amp;gt;://WOS:A1987L048000002&lt;/url&gt;&lt;/related-urls&gt;&lt;/urls&gt;&lt;electronic-resource-num&gt;DOI 10.1111/j.1744-7348.1987.tb01452.x&lt;/electronic-resource-num&gt;&lt;language&gt;English&lt;/language&gt;&lt;/record&gt;&lt;/Cite&gt;&lt;Cite  &gt;&lt;Author&gt;Settle&lt;/Author&gt;&lt;Year&gt;1996&lt;/Year&gt;&lt;RecNum&gt;759&lt;/RecNum&gt;&lt;record&gt;&lt;rec-number&gt;759&lt;/rec-number&gt;&lt;foreign-keys&gt;&lt;key app="EN" db-id="s2a9tdf5ptxsr1ex5t7x9av4z2zfr0vx0dev" timestamp="1564666270"&gt;759&lt;/key&gt;&lt;/foreign-keys&gt;&lt;ref-type name="Journal Article"&gt;17&lt;/ref-type&gt;&lt;contributors&gt;&lt;authors&gt;&lt;author&gt;Settle, W. H.&lt;/author&gt;&lt;author&gt;Ariawan, H.&lt;/author&gt;&lt;author&gt;Astuti, E. T.&lt;/author&gt;&lt;author&gt;Cahyana, W.&lt;/author&gt;&lt;author&gt;Hakim, A. L.&lt;/author&gt;&lt;author&gt;Hindayana, D.&lt;/author&gt;&lt;author&gt;Lestari, A. S.&lt;/author&gt;&lt;author&gt;Pajarningsih&lt;/author&gt;&lt;author&gt;Sartanto&lt;/author&gt;&lt;/authors&gt;&lt;/contributors&gt;&lt;auth-address&gt;Indonesian Natl Integrated Pest Management Progra,Jakarta 12510,Indonesia&amp;#13;Lab Pengendalian Hama Penyakit Tanaman Pangan,Bantul,Diy,Indonesia&lt;/auth-address&gt;&lt;titles&gt;&lt;title&gt;Managing tropical rice pests through conservation of generalist natural enemies and alternative prey&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1975-1988&lt;/pages&gt;&lt;volume&gt;77&lt;/volume&gt;&lt;number&gt;7&lt;/number&gt;&lt;keywords&gt;&lt;keyword&gt;agroecosystems, tropical rice&lt;/keyword&gt;&lt;keyword&gt;biological control&lt;/keyword&gt;&lt;keyword&gt;chironomidae&lt;/keyword&gt;&lt;keyword&gt;community dynamics&lt;/keyword&gt;&lt;keyword&gt;detritivores and plankton feeders&lt;/keyword&gt;&lt;keyword&gt;field experiment&lt;/keyword&gt;&lt;keyword&gt;green revolution&lt;/keyword&gt;&lt;keyword&gt;insecticide use and pest outbreaks&lt;/keyword&gt;&lt;keyword&gt;integrated pest management&lt;/keyword&gt;&lt;keyword&gt;java, indonesia&lt;/keyword&gt;&lt;keyword&gt;rice-field ecology&lt;/keyword&gt;&lt;keyword&gt;rice landscape patterns&lt;/keyword&gt;&lt;keyword&gt;synchronous vs non-synchronous plantings&lt;/keyword&gt;&lt;keyword&gt;insecticide-induced resurgence&lt;/keyword&gt;&lt;keyword&gt;nilaparvata-lugens&lt;/keyword&gt;&lt;keyword&gt;brown planthopper&lt;/keyword&gt;&lt;keyword&gt;homoptera&lt;/keyword&gt;&lt;keyword&gt;growth&lt;/keyword&gt;&lt;/keywords&gt;&lt;dates&gt;&lt;year&gt;1996&lt;/year&gt;&lt;pub-dates&gt;&lt;date&gt;Oct&lt;/date&gt;&lt;/pub-dates&gt;&lt;/dates&gt;&lt;isbn&gt;0012-9658&lt;/isbn&gt;&lt;accession-num&gt;WOS:A1996VM42100003&lt;/accession-num&gt;&lt;urls&gt;&lt;related-urls&gt;&lt;url&gt;&amp;lt;Go to ISI&amp;gt;://WOS:A1996VM42100003&lt;/url&gt;&lt;/related-urls&gt;&lt;/urls&gt;&lt;electronic-resource-num&gt;Doi 10.2307/2265694&lt;/electronic-resource-num&gt;&lt;language&gt;English&lt;/language&gt;&lt;/record&gt;&lt;/Cite&gt;&lt;Cite  &gt;&lt;Author&gt;Symondson&lt;/Author&gt;&lt;Year&gt;2002&lt;/Year&gt;&lt;RecNum&gt;757&lt;/RecNum&gt;&lt;record&gt;&lt;rec-number&gt;757&lt;/rec-number&gt;&lt;foreign-keys&gt;&lt;key app="EN" db-id="s2a9tdf5ptxsr1ex5t7x9av4z2zfr0vx0dev" timestamp="1564318795"&gt;757&lt;/key&gt;&lt;/foreign-keys&gt;&lt;ref-type name="Journal Article"&gt;17&lt;/ref-type&gt;&lt;contributors&gt;&lt;authors&gt;&lt;author&gt;Symondson, W. O. C.&lt;/author&gt;&lt;author&gt;Sunderland, K. D.&lt;/author&gt;&lt;author&gt;Greenstone, M. H.&lt;/author&gt;&lt;/authors&gt;&lt;/contributors&gt;&lt;auth-address&gt;Univ Wales Coll Cardiff, Cardiff Sch Biosci, Cardiff CF10 3TL, S Glam, Wales&amp;#13;Inst Hort Res, Dept Entomol Sci, Wellesbourne CV35 9EF, Warwick, England&amp;#13;USDA ARS, Plant Sci &amp;amp; water Conservat Res Lab, Stillwater, OK USA&lt;/auth-address&gt;&lt;titles&gt;&lt;title&gt;Can generalist predators be effective biocontrol agents?&lt;/title&gt;&lt;secondary-title&gt;Annual Review of Entomology&lt;/secondary-title&gt;&lt;alt-title&gt;Annu Rev Entomol&lt;/alt-title&gt;&lt;/titles&gt;&lt;alt-periodical&gt;&lt;full-title&gt;Annual Review of Entomology, Vol 59, 2014&lt;/full-title&gt;&lt;abbr-1&gt;Annu Rev Entomol&lt;/abbr-1&gt;&lt;/alt-periodical&gt;&lt;pages&gt;561-594&lt;/pages&gt;&lt;volume&gt;47&lt;/volume&gt;&lt;keywords&gt;&lt;keyword&gt;polyphagous predators&lt;/keyword&gt;&lt;keyword&gt;predation theory&lt;/keyword&gt;&lt;keyword&gt;generalists versus specialists&lt;/keyword&gt;&lt;keyword&gt;habitat manipulation&lt;/keyword&gt;&lt;keyword&gt;conservation biological control&lt;/keyword&gt;&lt;keyword&gt;colorado potato beetle&lt;/keyword&gt;&lt;keyword&gt;aphid rhopalosiphum-padi&lt;/keyword&gt;&lt;keyword&gt;pterostichus-melanarius coleoptera&lt;/keyword&gt;&lt;keyword&gt;augmentative biological-control&lt;/keyword&gt;&lt;keyword&gt;ephemeral crop habitats&lt;/keyword&gt;&lt;keyword&gt;gypsy-moth lepidoptera&lt;/keyword&gt;&lt;keyword&gt;rosy apple aphid&lt;/keyword&gt;&lt;keyword&gt;natural enemies&lt;/keyword&gt;&lt;keyword&gt;population-dynamics&lt;/keyword&gt;&lt;keyword&gt;coleomegilla-maculata&lt;/keyword&gt;&lt;/keywords&gt;&lt;dates&gt;&lt;year&gt;2002&lt;/year&gt;&lt;/dates&gt;&lt;isbn&gt;0066-4170&lt;/isbn&gt;&lt;accession-num&gt;WOS:000173421900019&lt;/accession-num&gt;&lt;urls&gt;&lt;related-urls&gt;&lt;url&gt;&amp;lt;Go to ISI&amp;gt;://WOS:000173421900019&lt;/url&gt;&lt;/related-urls&gt;&lt;/urls&gt;&lt;electronic-resource-num&gt;DOI 10.1146/annurev.ento.47.091201.145240&lt;/electronic-resource-num&gt;&lt;language&gt;English&lt;/language&gt;&lt;/record&gt;&lt;/Cite&gt;&lt;/EndNote&gt;</w:instrText>
      </w:r>
      <w:r w:rsidR="000B6813">
        <w:fldChar w:fldCharType="separate"/>
      </w:r>
      <w:r>
        <w:t>(Chiverton 1987, Settle et al. 1996, Symondson et al. 2002)</w:t>
      </w:r>
      <w:r w:rsidR="000B6813">
        <w:fldChar w:fldCharType="end"/>
      </w:r>
      <w:r>
        <w:t>.  .</w:t>
      </w:r>
    </w:p>
    <w:p w:rsidR="009559CF" w:rsidRDefault="009559CF">
      <w:pPr>
        <w:pStyle w:val="a6"/>
        <w:spacing w:line="480" w:lineRule="auto"/>
        <w:ind w:left="0"/>
      </w:pPr>
    </w:p>
    <w:p w:rsidR="009559CF" w:rsidRDefault="005A3F96">
      <w:pPr>
        <w:pStyle w:val="a6"/>
        <w:spacing w:line="480" w:lineRule="auto"/>
        <w:ind w:left="0"/>
        <w:jc w:val="center"/>
        <w:rPr>
          <w:b/>
          <w:bCs/>
          <w:i/>
          <w:iCs/>
        </w:rPr>
      </w:pPr>
      <w:r>
        <w:rPr>
          <w:b/>
          <w:bCs/>
          <w:i/>
          <w:iCs/>
        </w:rPr>
        <w:t xml:space="preserve">Effect of farm type on </w:t>
      </w:r>
      <w:proofErr w:type="spellStart"/>
      <w:r>
        <w:rPr>
          <w:b/>
          <w:bCs/>
          <w:i/>
          <w:iCs/>
        </w:rPr>
        <w:t>biocontrol</w:t>
      </w:r>
      <w:proofErr w:type="spellEnd"/>
      <w:r>
        <w:rPr>
          <w:b/>
          <w:bCs/>
          <w:i/>
          <w:iCs/>
        </w:rPr>
        <w:t xml:space="preserve"> </w:t>
      </w:r>
    </w:p>
    <w:p w:rsidR="009559CF" w:rsidRDefault="005A3F96">
      <w:pPr>
        <w:spacing w:line="480" w:lineRule="auto"/>
        <w:ind w:firstLine="480"/>
      </w:pPr>
      <w:r>
        <w:t xml:space="preserve">Compared with conventional farming, organic farming has been suggested to promote predator diversity and abundance </w:t>
      </w:r>
      <w:r w:rsidR="000B6813">
        <w:fldChar w:fldCharType="begin"/>
      </w:r>
      <w:r>
        <w:instrText xml:space="preserve"> ADDIN EN.CITE &lt;EndNote&gt;&lt;Cite  &gt;&lt;Author&gt;Bengtsson&lt;/Author&gt;&lt;Year&gt;2005&lt;/Year&gt;&lt;RecNum&gt;767&lt;/RecNum&gt;&lt;DisplayText&gt;(Bengtsson et al. 2005)&lt;/DisplayText&gt;&lt;record&gt;&lt;rec-number&gt;767&lt;/rec-number&gt;&lt;foreign-keys&gt;&lt;key app="EN" db-id="s2a9tdf5ptxsr1ex5t7x9av4z2zfr0vx0dev" timestamp="1565017868"&gt;767&lt;/key&gt;&lt;/foreign-keys&gt;&lt;ref-type name="Journal Article"&gt;17&lt;/ref-type&gt;&lt;contributors&gt;&lt;authors&gt;&lt;author&gt;Bengtsson, J.&lt;/author&gt;&lt;author&gt;Ahnstrom, J.&lt;/author&gt;&lt;author&gt;Weibull, A. C.&lt;/author&gt;&lt;/authors&gt;&lt;/contributors&gt;&lt;auth-address&gt;SLU, Dept Ecol &amp;amp; Crop Prod Sci, Sect Landscape Ecol, S-75007 Uppsala, Sweden&lt;/auth-address&gt;&lt;titles&gt;&lt;title&gt;The effects of organic agriculture on biodiversity and abundance: a meta-analysis&lt;/title&gt;&lt;secondary-title&gt;Journal of Applied Ecology&lt;/secondary-title&gt;&lt;alt-title&gt;J Appl Ecol&lt;/alt-title&gt;&lt;/titles&gt;&lt;periodical&gt;&lt;full-title&gt;Journal of Applied Ecology&lt;/full-title&gt;&lt;abbr-1&gt;J Appl Ecol&lt;/abbr-1&gt;&lt;/periodical&gt;&lt;alt-periodical&gt;&lt;full-title&gt;Journal of Applied Ecology&lt;/full-title&gt;&lt;abbr-1&gt;J Appl Ecol&lt;/abbr-1&gt;&lt;/alt-periodical&gt;&lt;pages&gt;261-269&lt;/pages&gt;&lt;volume&gt;42&lt;/volume&gt;&lt;number&gt;2&lt;/number&gt;&lt;keywords&gt;&lt;keyword&gt;density&lt;/keyword&gt;&lt;keyword&gt;diversity&lt;/keyword&gt;&lt;keyword&gt;farming systems&lt;/keyword&gt;&lt;keyword&gt;organic farming&lt;/keyword&gt;&lt;keyword&gt;species richness&lt;/keyword&gt;&lt;keyword&gt;landscape heterogeneity&lt;/keyword&gt;&lt;keyword&gt;vegetation diversity&lt;/keyword&gt;&lt;keyword&gt;beetle communities&lt;/keyword&gt;&lt;keyword&gt;species richness&lt;/keyword&gt;&lt;keyword&gt;southern england&lt;/keyword&gt;&lt;keyword&gt;cropping systems&lt;/keyword&gt;&lt;keyword&gt;farm-management&lt;/keyword&gt;&lt;keyword&gt;soil fauna&lt;/keyword&gt;&lt;keyword&gt;agroecosystems&lt;/keyword&gt;&lt;keyword&gt;habitat&lt;/keyword&gt;&lt;/keywords&gt;&lt;dates&gt;&lt;year&gt;2005&lt;/year&gt;&lt;pub-dates&gt;&lt;date&gt;Apr&lt;/date&gt;&lt;/pub-dates&gt;&lt;/dates&gt;&lt;isbn&gt;0021-8901&lt;/isbn&gt;&lt;accession-num&gt;WOS:000228396600008&lt;/accession-num&gt;&lt;urls&gt;&lt;related-urls&gt;&lt;url&gt;&amp;lt;Go to ISI&amp;gt;://WOS:000228396600008&lt;/url&gt;&lt;/related-urls&gt;&lt;/urls&gt;&lt;electronic-resource-num&gt;10.1111/j.1365-2664.2005.01005.x&lt;/electronic-resource-num&gt;&lt;language&gt;English&lt;/language&gt;&lt;/record&gt;&lt;/Cite&gt;&lt;/EndNote&gt;</w:instrText>
      </w:r>
      <w:r w:rsidR="000B6813">
        <w:fldChar w:fldCharType="separate"/>
      </w:r>
      <w:r>
        <w:t>(Bengtsson et al. 2005)</w:t>
      </w:r>
      <w:r w:rsidR="000B6813">
        <w:fldChar w:fldCharType="end"/>
      </w:r>
      <w:r>
        <w:t xml:space="preserve">, yet its effect on predators’ role as  </w:t>
      </w:r>
      <w:proofErr w:type="spellStart"/>
      <w:r>
        <w:lastRenderedPageBreak/>
        <w:t>biocontrol</w:t>
      </w:r>
      <w:proofErr w:type="spellEnd"/>
      <w:r>
        <w:t xml:space="preserve"> agents remains to be clarified </w:t>
      </w:r>
      <w:r w:rsidR="000B6813">
        <w:fldChar w:fldCharType="begin"/>
      </w:r>
      <w:r>
        <w:instrText xml:space="preserve"> ADDIN EN.CITE &lt;EndNote&gt;&lt;Cite  &gt;&lt;Author&gt;Birkhofer&lt;/Author&gt;&lt;Year&gt;2008&lt;/Year&gt;&lt;RecNum&gt;789&lt;/RecNum&gt;&lt;DisplayText&gt;(Birkhofer et al. 2008a, Crowder et al. 2010, Porcel et al. 2018)&lt;/DisplayText&gt;&lt;record&gt;&lt;rec-number&gt;789&lt;/rec-number&gt;&lt;foreign-keys&gt;&lt;key app="EN" db-id="s2a9tdf5ptxsr1ex5t7x9av4z2zfr0vx0dev" timestamp="1565022125"&gt;789&lt;/key&gt;&lt;/foreign-keys&gt;&lt;ref-type name="Journal Article"&gt;17&lt;/ref-type&gt;&lt;contributors&gt;&lt;authors&gt;&lt;author&gt;Birkhofer, K.&lt;/author&gt;&lt;author&gt;Fliessbach, A.&lt;/author&gt;&lt;author&gt;Wise, D. H.&lt;/author&gt;&lt;author&gt;Scheu, S.&lt;/author&gt;&lt;/authors&gt;&lt;/contributors&gt;&lt;auth-address&gt;Tech Univ Darmstadt, Dept Anim Ecol, Darmstadt, Germany&amp;#13;Res Inst Organ Agr FiBL, Frick, Switzerland&amp;#13;Univ Illinois, Dept Biol Sci, Chicago, IL 60680 USA&amp;#13;Univ Illinois, Inst Environm Sci &amp;amp; Policy, Chicago, IL 60680 USA&lt;/auth-address&gt;&lt;titles&gt;&lt;title&gt;Generalist predators in organically and conventionally managed grass-clover fields: implications for conservation biological control&lt;/title&gt;&lt;secondary-title&gt;Annals of Applied Biology&lt;/secondary-title&gt;&lt;alt-title&gt;Ann Appl Biol&lt;/alt-title&gt;&lt;/titles&gt;&lt;periodical&gt;&lt;full-title&gt;Annals of Applied Biology&lt;/full-title&gt;&lt;abbr-1&gt;Ann Appl Biol&lt;/abbr-1&gt;&lt;/periodical&gt;&lt;alt-periodical&gt;&lt;full-title&gt;Annals of Applied Biology&lt;/full-title&gt;&lt;abbr-1&gt;Ann Appl Biol&lt;/abbr-1&gt;&lt;/alt-periodical&gt;&lt;pages&gt;271-280&lt;/pages&gt;&lt;volume&gt;153&lt;/volume&gt;&lt;number&gt;2&lt;/number&gt;&lt;keywords&gt;&lt;keyword&gt;araneae&lt;/keyword&gt;&lt;keyword&gt;carabidae&lt;/keyword&gt;&lt;keyword&gt;dok trial&lt;/keyword&gt;&lt;keyword&gt;farming system&lt;/keyword&gt;&lt;keyword&gt;intraguild interactions&lt;/keyword&gt;&lt;keyword&gt;natural enemies&lt;/keyword&gt;&lt;keyword&gt;organic farming&lt;/keyword&gt;&lt;keyword&gt;winter-wheat&lt;/keyword&gt;&lt;keyword&gt;southern england&lt;/keyword&gt;&lt;keyword&gt;farming systems&lt;/keyword&gt;&lt;keyword&gt;food-web&lt;/keyword&gt;&lt;keyword&gt;spider populations&lt;/keyword&gt;&lt;keyword&gt;trophic cascades&lt;/keyword&gt;&lt;keyword&gt;landscape&lt;/keyword&gt;&lt;keyword&gt;prey&lt;/keyword&gt;&lt;keyword&gt;biodiversity&lt;/keyword&gt;&lt;keyword&gt;agriculture&lt;/keyword&gt;&lt;/keywords&gt;&lt;dates&gt;&lt;year&gt;2008&lt;/year&gt;&lt;/dates&gt;&lt;isbn&gt;0003-4746&lt;/isbn&gt;&lt;accession-num&gt;WOS:000260093700013&lt;/accession-num&gt;&lt;urls&gt;&lt;related-urls&gt;&lt;url&gt;&amp;lt;Go to ISI&amp;gt;://WOS:000260093700013&lt;/url&gt;&lt;/related-urls&gt;&lt;/urls&gt;&lt;electronic-resource-num&gt;10.1111/j.1744-7348.2008.00257.x&lt;/electronic-resource-num&gt;&lt;language&gt;English&lt;/language&gt;&lt;/record&gt;&lt;/Cite&gt;&lt;Cite  &gt;&lt;Author&gt;Crowder&lt;/Author&gt;&lt;Year&gt;2010&lt;/Year&gt;&lt;RecNum&gt;768&lt;/RecNum&gt;&lt;record&gt;&lt;rec-number&gt;768&lt;/rec-number&gt;&lt;foreign-keys&gt;&lt;key app="EN" db-id="s2a9tdf5ptxsr1ex5t7x9av4z2zfr0vx0dev" timestamp="1565017915"&gt;768&lt;/key&gt;&lt;/foreign-keys&gt;&lt;ref-type name="Journal Article"&gt;17&lt;/ref-type&gt;&lt;contributors&gt;&lt;authors&gt;&lt;author&gt;Crowder, D. W.&lt;/author&gt;&lt;author&gt;Northfield, T. D.&lt;/author&gt;&lt;author&gt;Strand, M. R.&lt;/author&gt;&lt;author&gt;Snyder, W. E.&lt;/author&gt;&lt;/authors&gt;&lt;/contributors&gt;&lt;auth-address&gt;Washington State Univ, Dept Entomol, Pullman, WA 99164 USA&amp;#13;Univ Georgia, Dept Entomol, Athens, GA 30602 USA&lt;/auth-address&gt;&lt;titles&gt;&lt;title&gt;Organic agriculture promotes evenness and natural pest control&lt;/title&gt;&lt;secondary-title&gt;Nature&lt;/secondary-title&gt;&lt;alt-title&gt;Nature&lt;/alt-title&gt;&lt;/titles&gt;&lt;periodical&gt;&lt;full-title&gt;Nature&lt;/full-title&gt;&lt;abbr-1&gt;Nature&lt;/abbr-1&gt;&lt;/periodical&gt;&lt;alt-periodical&gt;&lt;full-title&gt;Nature&lt;/full-title&gt;&lt;abbr-1&gt;Nature&lt;/abbr-1&gt;&lt;/alt-periodical&gt;&lt;pages&gt;109-U123&lt;/pages&gt;&lt;volume&gt;466&lt;/volume&gt;&lt;number&gt;7302&lt;/number&gt;&lt;keywords&gt;&lt;keyword&gt;predator diversity&lt;/keyword&gt;&lt;keyword&gt;current knowledge&lt;/keyword&gt;&lt;keyword&gt;biodiversity&lt;/keyword&gt;&lt;keyword&gt;metaanalysis&lt;/keyword&gt;&lt;keyword&gt;communities&lt;/keyword&gt;&lt;keyword&gt;services&lt;/keyword&gt;&lt;keyword&gt;ecology&lt;/keyword&gt;&lt;keyword&gt;consequences&lt;/keyword&gt;&lt;keyword&gt;exploitation&lt;/keyword&gt;&lt;keyword&gt;landscapes&lt;/keyword&gt;&lt;/keywords&gt;&lt;dates&gt;&lt;year&gt;2010&lt;/year&gt;&lt;pub-dates&gt;&lt;date&gt;Jul 1&lt;/date&gt;&lt;/pub-dates&gt;&lt;/dates&gt;&lt;isbn&gt;0028-0836&lt;/isbn&gt;&lt;accession-num&gt;WOS:000279343800044&lt;/accession-num&gt;&lt;urls&gt;&lt;related-urls&gt;&lt;url&gt;&amp;lt;Go to ISI&amp;gt;://WOS:000279343800044&lt;/url&gt;&lt;/related-urls&gt;&lt;/urls&gt;&lt;electronic-resource-num&gt;10.1038/nature09183&lt;/electronic-resource-num&gt;&lt;language&gt;English&lt;/language&gt;&lt;/record&gt;&lt;/Cite&gt;&lt;Cite  &gt;&lt;Author&gt;Porcel&lt;/Author&gt;&lt;Year&gt;2018&lt;/Year&gt;&lt;RecNum&gt;745&lt;/RecNum&gt;&lt;record&gt;&lt;rec-number&gt;745&lt;/rec-number&gt;&lt;foreign-keys&gt;&lt;key app="EN" db-id="s2a9tdf5ptxsr1ex5t7x9av4z2zfr0vx0dev" timestamp="1561773841"&gt;745&lt;/key&gt;&lt;/foreign-keys&gt;&lt;ref-type name="Journal Article"&gt;17&lt;/ref-type&gt;&lt;contributors&gt;&lt;authors&gt;&lt;author&gt;Porcel, M.&lt;/author&gt;&lt;author&gt;Andersson, G. K. S.&lt;/author&gt;&lt;author&gt;Palsson, J.&lt;/author&gt;&lt;author&gt;Tasin, M.&lt;/author&gt;&lt;/authors&gt;&lt;/contributors&gt;&lt;auth-address&gt;Swedish Univ Agr Sci, Integrated Plant Protect Unit, Dept Plant Protect Biol, Alnarp, Sweden&amp;#13;Corp Colombiana Invest Agr Agrosavia, Meta, Colombia&amp;#13;Lund Univ, Ctr Environm &amp;amp; Climate Res, Lund, Sweden&amp;#13;UNRN, Sede Andina, Inst Invest Recursos Nat Agroecol &amp;amp; Desarrollo Ru, San Carlos De Bariloche, Rio Negro, Argentina&amp;#13;Consejo Nacl Invest Cient &amp;amp; Tecn, San Carlos De Bariloche, Rio Negro, Argentina&lt;/auth-address&gt;&lt;titles&gt;&lt;title&gt;Organic management in apple orchards: Higher impacts on biological control than on pollination&lt;/title&gt;&lt;secondary-title&gt;Journal of Applied Ecology&lt;/secondary-title&gt;&lt;alt-title&gt;J Appl Ecol&lt;/alt-title&gt;&lt;/titles&gt;&lt;periodical&gt;&lt;full-title&gt;Journal of Applied Ecology&lt;/full-title&gt;&lt;abbr-1&gt;J Appl Ecol&lt;/abbr-1&gt;&lt;/periodical&gt;&lt;alt-periodical&gt;&lt;full-title&gt;Journal of Applied Ecology&lt;/full-title&gt;&lt;abbr-1&gt;J Appl Ecol&lt;/abbr-1&gt;&lt;/alt-periodical&gt;&lt;pages&gt;2779-2789&lt;/pages&gt;&lt;volume&gt;55&lt;/volume&gt;&lt;number&gt;6&lt;/number&gt;&lt;keywords&gt;&lt;keyword&gt;agricultural intensification&lt;/keyword&gt;&lt;keyword&gt;biological control&lt;/keyword&gt;&lt;keyword&gt;ecosystem services&lt;/keyword&gt;&lt;keyword&gt;natural enemies&lt;/keyword&gt;&lt;keyword&gt;organic management&lt;/keyword&gt;&lt;keyword&gt;pollination&lt;/keyword&gt;&lt;keyword&gt;predatory bugs&lt;/keyword&gt;&lt;keyword&gt;temporal dynamics&lt;/keyword&gt;&lt;keyword&gt;landscape heterogeneity&lt;/keyword&gt;&lt;keyword&gt;biodiversity&lt;/keyword&gt;&lt;keyword&gt;pest&lt;/keyword&gt;&lt;keyword&gt;intensity&lt;/keyword&gt;&lt;keyword&gt;diversity&lt;/keyword&gt;&lt;keyword&gt;services&lt;/keyword&gt;&lt;keyword&gt;aphid&lt;/keyword&gt;&lt;keyword&gt;field&lt;/keyword&gt;&lt;/keywords&gt;&lt;dates&gt;&lt;year&gt;2018&lt;/year&gt;&lt;pub-dates&gt;&lt;date&gt;Nov&lt;/date&gt;&lt;/pub-dates&gt;&lt;/dates&gt;&lt;isbn&gt;0021-8901&lt;/isbn&gt;&lt;accession-num&gt;WOS:000447296300024&lt;/accession-num&gt;&lt;urls&gt;&lt;related-urls&gt;&lt;url&gt;&amp;lt;Go to ISI&amp;gt;://WOS:000447296300024&lt;/url&gt;&lt;/related-urls&gt;&lt;/urls&gt;&lt;electronic-resource-num&gt;10.1111/1365-2664.13247&lt;/electronic-resource-num&gt;&lt;language&gt;English&lt;/language&gt;&lt;/record&gt;&lt;/Cite&gt;&lt;/EndNote&gt;</w:instrText>
      </w:r>
      <w:r w:rsidR="000B6813">
        <w:fldChar w:fldCharType="separate"/>
      </w:r>
      <w:r>
        <w:t>(Birkhofer et al. 2008a, Crowder et al. 2010, Porcel et al. 2018)</w:t>
      </w:r>
      <w:r w:rsidR="000B6813">
        <w:fldChar w:fldCharType="end"/>
      </w:r>
      <w:r>
        <w:t xml:space="preserve">.  Our analysis showed that rice herbivores accounted for 90% and 93% of predators’ diet at the ripening stage in organic and conventional farms, respectively (Fig. 4; Appendix S1: Table S3) — the high per capita consumption of pests suggests a great potential of predators as </w:t>
      </w:r>
      <w:proofErr w:type="spellStart"/>
      <w:r>
        <w:t>biocontrol</w:t>
      </w:r>
      <w:proofErr w:type="spellEnd"/>
      <w:r>
        <w:t xml:space="preserve"> agents regardless of farm type.  Surprisingly, we found that the pest consumption by predators was even higher in conventional farms at the </w:t>
      </w:r>
      <w:proofErr w:type="spellStart"/>
      <w:r>
        <w:t>tillering</w:t>
      </w:r>
      <w:proofErr w:type="spellEnd"/>
      <w:r>
        <w:t xml:space="preserve"> and flowering stages (Fig. 4; Appendix S1: Table S3), highlighting their underappreciated role in pest management in conventional farms.</w:t>
      </w:r>
    </w:p>
    <w:p w:rsidR="009559CF" w:rsidRDefault="005A3F96">
      <w:pPr>
        <w:spacing w:line="480" w:lineRule="auto"/>
        <w:ind w:firstLine="480"/>
      </w:pPr>
      <w:r>
        <w:t xml:space="preserve">Why did predators consume higher proportions of rice herbivores in conventional farms?  We propose two possible non-mutually exclusive explanations.  First, conventional farming may lead to higher densities of pest species </w:t>
      </w:r>
      <w:r w:rsidR="000B6813">
        <w:fldChar w:fldCharType="begin"/>
      </w:r>
      <w:r>
        <w:instrText xml:space="preserve"> ADDIN EN.CITE &lt;EndNote&gt;&lt;Cite  &gt;&lt;Author&gt;Porcel&lt;/Author&gt;&lt;Year&gt;2018&lt;/Year&gt;&lt;RecNum&gt;745&lt;/RecNum&gt;&lt;DisplayText&gt;(Porcel et al. 2018)&lt;/DisplayText&gt;&lt;record&gt;&lt;rec-number&gt;745&lt;/rec-number&gt;&lt;foreign-keys&gt;&lt;key app="EN" db-id="s2a9tdf5ptxsr1ex5t7x9av4z2zfr0vx0dev" timestamp="1561773841"&gt;745&lt;/key&gt;&lt;/foreign-keys&gt;&lt;ref-type name="Journal Article"&gt;17&lt;/ref-type&gt;&lt;contributors&gt;&lt;authors&gt;&lt;author&gt;Porcel, M.&lt;/author&gt;&lt;author&gt;Andersson, G. K. S.&lt;/author&gt;&lt;author&gt;Palsson, J.&lt;/author&gt;&lt;author&gt;Tasin, M.&lt;/author&gt;&lt;/authors&gt;&lt;/contributors&gt;&lt;auth-address&gt;Swedish Univ Agr Sci, Integrated Plant Protect Unit, Dept Plant Protect Biol, Alnarp, Sweden&amp;#13;Corp Colombiana Invest Agr Agrosavia, Meta, Colombia&amp;#13;Lund Univ, Ctr Environm &amp;amp; Climate Res, Lund, Sweden&amp;#13;UNRN, Sede Andina, Inst Invest Recursos Nat Agroecol &amp;amp; Desarrollo Ru, San Carlos De Bariloche, Rio Negro, Argentina&amp;#13;Consejo Nacl Invest Cient &amp;amp; Tecn, San Carlos De Bariloche, Rio Negro, Argentina&lt;/auth-address&gt;&lt;titles&gt;&lt;title&gt;Organic management in apple orchards: Higher impacts on biological control than on pollination&lt;/title&gt;&lt;secondary-title&gt;Journal of Applied Ecology&lt;/secondary-title&gt;&lt;alt-title&gt;J Appl Ecol&lt;/alt-title&gt;&lt;/titles&gt;&lt;periodical&gt;&lt;full-title&gt;Journal of Applied Ecology&lt;/full-title&gt;&lt;abbr-1&gt;J Appl Ecol&lt;/abbr-1&gt;&lt;/periodical&gt;&lt;alt-periodical&gt;&lt;full-title&gt;Journal of Applied Ecology&lt;/full-title&gt;&lt;abbr-1&gt;J Appl Ecol&lt;/abbr-1&gt;&lt;/alt-periodical&gt;&lt;pages&gt;2779-2789&lt;/pages&gt;&lt;volume&gt;55&lt;/volume&gt;&lt;number&gt;6&lt;/number&gt;&lt;keywords&gt;&lt;keyword&gt;agricultural intensification&lt;/keyword&gt;&lt;keyword&gt;biological control&lt;/keyword&gt;&lt;keyword&gt;ecosystem services&lt;/keyword&gt;&lt;keyword&gt;natural enemies&lt;/keyword&gt;&lt;keyword&gt;organic management&lt;/keyword&gt;&lt;keyword&gt;pollination&lt;/keyword&gt;&lt;keyword&gt;predatory bugs&lt;/keyword&gt;&lt;keyword&gt;temporal dynamics&lt;/keyword&gt;&lt;keyword&gt;landscape heterogeneity&lt;/keyword&gt;&lt;keyword&gt;biodiversity&lt;/keyword&gt;&lt;keyword&gt;pest&lt;/keyword&gt;&lt;keyword&gt;intensity&lt;/keyword&gt;&lt;keyword&gt;diversity&lt;/keyword&gt;&lt;keyword&gt;services&lt;/keyword&gt;&lt;keyword&gt;aphid&lt;/keyword&gt;&lt;keyword&gt;field&lt;/keyword&gt;&lt;/keywords&gt;&lt;dates&gt;&lt;year&gt;2018&lt;/year&gt;&lt;pub-dates&gt;&lt;date&gt;Nov&lt;/date&gt;&lt;/pub-dates&gt;&lt;/dates&gt;&lt;isbn&gt;0021-8901&lt;/isbn&gt;&lt;accession-num&gt;WOS:000447296300024&lt;/accession-num&gt;&lt;urls&gt;&lt;related-urls&gt;&lt;url&gt;&amp;lt;Go to ISI&amp;gt;://WOS:000447296300024&lt;/url&gt;&lt;/related-urls&gt;&lt;/urls&gt;&lt;electronic-resource-num&gt;10.1111/1365-2664.13247&lt;/electronic-resource-num&gt;&lt;language&gt;English&lt;/language&gt;&lt;/record&gt;&lt;/Cite&gt;&lt;/EndNote&gt;</w:instrText>
      </w:r>
      <w:r w:rsidR="000B6813">
        <w:fldChar w:fldCharType="separate"/>
      </w:r>
      <w:r>
        <w:t>(Porcel et al. 2018)</w:t>
      </w:r>
      <w:r w:rsidR="000B6813">
        <w:fldChar w:fldCharType="end"/>
      </w:r>
      <w:r>
        <w:t xml:space="preserve">, thereby increasing predators’ consumption on these pests due to higher encounter rates.  Second, organic farming may promote arthropod diversity </w:t>
      </w:r>
      <w:r w:rsidR="000B6813">
        <w:fldChar w:fldCharType="begin"/>
      </w:r>
      <w:r>
        <w:instrText xml:space="preserve"> ADDIN EN.CITE &lt;EndNote&gt;&lt;Cite  &gt;&lt;Author&gt;Bengtsson&lt;/Author&gt;&lt;Year&gt;2005&lt;/Year&gt;&lt;RecNum&gt;767&lt;/RecNum&gt;&lt;DisplayText&gt;(Bengtsson et al. 2005, Hole et al. 2005)&lt;/DisplayText&gt;&lt;record&gt;&lt;rec-number&gt;767&lt;/rec-number&gt;&lt;foreign-keys&gt;&lt;key app="EN" db-id="s2a9tdf5ptxsr1ex5t7x9av4z2zfr0vx0dev" timestamp="1565017868"&gt;767&lt;/key&gt;&lt;/foreign-keys&gt;&lt;ref-type name="Journal Article"&gt;17&lt;/ref-type&gt;&lt;contributors&gt;&lt;authors&gt;&lt;author&gt;Bengtsson, J.&lt;/author&gt;&lt;author&gt;Ahnstrom, J.&lt;/author&gt;&lt;author&gt;Weibull, A. C.&lt;/author&gt;&lt;/authors&gt;&lt;/contributors&gt;&lt;auth-address&gt;SLU, Dept Ecol &amp;amp; Crop Prod Sci, Sect Landscape Ecol, S-75007 Uppsala, Sweden&lt;/auth-address&gt;&lt;titles&gt;&lt;title&gt;The effects of organic agriculture on biodiversity and abundance: a meta-analysis&lt;/title&gt;&lt;secondary-title&gt;Journal of Applied Ecology&lt;/secondary-title&gt;&lt;alt-title&gt;J Appl Ecol&lt;/alt-title&gt;&lt;/titles&gt;&lt;periodical&gt;&lt;full-title&gt;Journal of Applied Ecology&lt;/full-title&gt;&lt;abbr-1&gt;J Appl Ecol&lt;/abbr-1&gt;&lt;/periodical&gt;&lt;alt-periodical&gt;&lt;full-title&gt;Journal of Applied Ecology&lt;/full-title&gt;&lt;abbr-1&gt;J Appl Ecol&lt;/abbr-1&gt;&lt;/alt-periodical&gt;&lt;pages&gt;261-269&lt;/pages&gt;&lt;volume&gt;42&lt;/volume&gt;&lt;number&gt;2&lt;/number&gt;&lt;keywords&gt;&lt;keyword&gt;density&lt;/keyword&gt;&lt;keyword&gt;diversity&lt;/keyword&gt;&lt;keyword&gt;farming systems&lt;/keyword&gt;&lt;keyword&gt;organic farming&lt;/keyword&gt;&lt;keyword&gt;species richness&lt;/keyword&gt;&lt;keyword&gt;landscape heterogeneity&lt;/keyword&gt;&lt;keyword&gt;vegetation diversity&lt;/keyword&gt;&lt;keyword&gt;beetle communities&lt;/keyword&gt;&lt;keyword&gt;species richness&lt;/keyword&gt;&lt;keyword&gt;southern england&lt;/keyword&gt;&lt;keyword&gt;cropping systems&lt;/keyword&gt;&lt;keyword&gt;farm-management&lt;/keyword&gt;&lt;keyword&gt;soil fauna&lt;/keyword&gt;&lt;keyword&gt;agroecosystems&lt;/keyword&gt;&lt;keyword&gt;habitat&lt;/keyword&gt;&lt;/keywords&gt;&lt;dates&gt;&lt;year&gt;2005&lt;/year&gt;&lt;pub-dates&gt;&lt;date&gt;Apr&lt;/date&gt;&lt;/pub-dates&gt;&lt;/dates&gt;&lt;isbn&gt;0021-8901&lt;/isbn&gt;&lt;accession-num&gt;WOS:000228396600008&lt;/accession-num&gt;&lt;urls&gt;&lt;related-urls&gt;&lt;url&gt;&amp;lt;Go to ISI&amp;gt;://WOS:000228396600008&lt;/url&gt;&lt;/related-urls&gt;&lt;/urls&gt;&lt;electronic-resource-num&gt;10.1111/j.1365-2664.2005.01005.x&lt;/electronic-resource-num&gt;&lt;language&gt;English&lt;/language&gt;&lt;/record&gt;&lt;/Cite&gt;&lt;Cite  &gt;&lt;Author&gt;Hole&lt;/Author&gt;&lt;Year&gt;2005&lt;/Year&gt;&lt;RecNum&gt;793&lt;/RecNum&gt;&lt;record&gt;&lt;rec-number&gt;793&lt;/rec-number&gt;&lt;foreign-keys&gt;&lt;key app="EN" db-id="s2a9tdf5ptxsr1ex5t7x9av4z2zfr0vx0dev" timestamp="1565022674"&gt;793&lt;/key&gt;&lt;/foreign-keys&gt;&lt;ref-type name="Journal Article"&gt;17&lt;/ref-type&gt;&lt;contributors&gt;&lt;authors&gt;&lt;author&gt;Hole, D. G.&lt;/author&gt;&lt;author&gt;Perkins, A. J.&lt;/author&gt;&lt;author&gt;Wilson, J. D.&lt;/author&gt;&lt;author&gt;Alexander, I. H.&lt;/author&gt;&lt;author&gt;Grice, P. V.&lt;/author&gt;&lt;author&gt;Evans, A. D.&lt;/author&gt;&lt;/authors&gt;&lt;/contributors&gt;&lt;auth-address&gt;Royal Soc Protect Birds, Sandy SG19 2DL, Beds, England&amp;#13;RSPB Scotland, Aberdeen AB10 1YP, Scotland&amp;#13;RSPB Scotland, Edinburgh EH4 3TP, Midlothian, Scotland&amp;#13;English Nat, Wareham BH20 5BN, Dorset, England&amp;#13;English Nat, Peterborough PE1 1UA, England&lt;/auth-address&gt;&lt;titles&gt;&lt;title&gt;Does organic farming benefit biodiversity?&lt;/title&gt;&lt;secondary-title&gt;Biological Conservation&lt;/secondary-title&gt;&lt;alt-title&gt;Biol Conserv&lt;/alt-title&gt;&lt;/titles&gt;&lt;periodical&gt;&lt;full-title&gt;Biological Conservation&lt;/full-title&gt;&lt;abbr-1&gt;Biol Conserv&lt;/abbr-1&gt;&lt;/periodical&gt;&lt;alt-periodical&gt;&lt;full-title&gt;Biological Conservation&lt;/full-title&gt;&lt;abbr-1&gt;Biol Conserv&lt;/abbr-1&gt;&lt;/alt-periodical&gt;&lt;pages&gt;113-130&lt;/pages&gt;&lt;volume&gt;122&lt;/volume&gt;&lt;number&gt;1&lt;/number&gt;&lt;keywords&gt;&lt;keyword&gt;organic farming&lt;/keyword&gt;&lt;keyword&gt;biodiversity&lt;/keyword&gt;&lt;keyword&gt;conventional farming&lt;/keyword&gt;&lt;keyword&gt;agri-environment schemes&lt;/keyword&gt;&lt;keyword&gt;comparison&lt;/keyword&gt;&lt;keyword&gt;buntings miliaria-calandra&lt;/keyword&gt;&lt;keyword&gt;conventional cereal fields&lt;/keyword&gt;&lt;keyword&gt;bird population variables&lt;/keyword&gt;&lt;keyword&gt;agri-environment schemes&lt;/keyword&gt;&lt;keyword&gt;skylarks alauda-arvensis&lt;/keyword&gt;&lt;keyword&gt;ground beetle abundance&lt;/keyword&gt;&lt;keyword&gt;winter-wheat&lt;/keyword&gt;&lt;keyword&gt;agricultural intensification&lt;/keyword&gt;&lt;keyword&gt;nematode communities&lt;/keyword&gt;&lt;keyword&gt;species-diversity&lt;/keyword&gt;&lt;/keywords&gt;&lt;dates&gt;&lt;year&gt;2005&lt;/year&gt;&lt;pub-dates&gt;&lt;date&gt;Mar&lt;/date&gt;&lt;/pub-dates&gt;&lt;/dates&gt;&lt;isbn&gt;0006-3207&lt;/isbn&gt;&lt;accession-num&gt;WOS:000225522100012&lt;/accession-num&gt;&lt;urls&gt;&lt;related-urls&gt;&lt;url&gt;&amp;lt;Go to ISI&amp;gt;://WOS:000225522100012&lt;/url&gt;&lt;/related-urls&gt;&lt;/urls&gt;&lt;electronic-resource-num&gt;10.1016/j.biocon.2004.07.018&lt;/electronic-resource-num&gt;&lt;language&gt;English&lt;/language&gt;&lt;/record&gt;&lt;/Cite&gt;&lt;/EndNote&gt;</w:instrText>
      </w:r>
      <w:r w:rsidR="000B6813">
        <w:fldChar w:fldCharType="separate"/>
      </w:r>
      <w:r>
        <w:t>(Bengtsson et al. 2005, Hole et al. 2005)</w:t>
      </w:r>
      <w:r w:rsidR="000B6813">
        <w:fldChar w:fldCharType="end"/>
      </w:r>
      <w:r>
        <w:t xml:space="preserve">, providing diverse prey items and therefore lowering predators’ consumption on targeted pests.  This is supported by the wider </w:t>
      </w:r>
      <w:proofErr w:type="spellStart"/>
      <w:r>
        <w:t>trophic</w:t>
      </w:r>
      <w:proofErr w:type="spellEnd"/>
      <w:r>
        <w:t xml:space="preserve"> niches of predators in organic farms observed in this study (Fig. 2).  We encourage further studies in various agricultural systems to verify if predators generally consume more crop herbivores (pests) in their diet in conventional than in organic farms.</w:t>
      </w:r>
    </w:p>
    <w:p w:rsidR="009559CF" w:rsidRDefault="009559CF">
      <w:pPr>
        <w:pStyle w:val="a6"/>
        <w:spacing w:line="480" w:lineRule="auto"/>
        <w:ind w:left="0"/>
      </w:pPr>
    </w:p>
    <w:p w:rsidR="009559CF" w:rsidRDefault="005A3F96">
      <w:pPr>
        <w:spacing w:line="480" w:lineRule="auto"/>
        <w:jc w:val="center"/>
      </w:pPr>
      <w:r>
        <w:rPr>
          <w:b/>
          <w:bCs/>
          <w:i/>
          <w:iCs/>
        </w:rPr>
        <w:t>Potential caveats</w:t>
      </w:r>
      <w:r>
        <w:t xml:space="preserve"> </w:t>
      </w:r>
    </w:p>
    <w:p w:rsidR="009559CF" w:rsidRDefault="005A3F96">
      <w:pPr>
        <w:pStyle w:val="Normal1"/>
        <w:spacing w:line="480" w:lineRule="auto"/>
        <w:ind w:firstLine="480"/>
      </w:pPr>
      <w:r>
        <w:rPr>
          <w:u w:color="FF0000"/>
        </w:rPr>
        <w:t xml:space="preserve">To our understanding, this study is among the first to apply stable isotope analysis to quantify the diet composition of </w:t>
      </w:r>
      <w:r>
        <w:t xml:space="preserve">arthropod generalist predators over crop season in both organic and conventional farms.  It provides insightful information for agricultural management, but there exist some limitations.  First, we did not investigate how the predators’ diet composition is influenced by landscape.  Instead, we selected farms such that </w:t>
      </w:r>
      <w:r>
        <w:lastRenderedPageBreak/>
        <w:t xml:space="preserve">organic and conventional farms were embedded within the same landscape context.  Given that landscape alone and its interaction with farming practices can affect arthropod population dynamics </w:t>
      </w:r>
      <w:r w:rsidR="000B6813">
        <w:fldChar w:fldCharType="begin"/>
      </w:r>
      <w:r>
        <w:instrText xml:space="preserve"> ADDIN EN.CITE &lt;EndNote&gt;&lt;Cite  &gt;&lt;Author&gt;Marino&lt;/Author&gt;&lt;Year&gt;1996&lt;/Year&gt;&lt;RecNum&gt;794&lt;/RecNum&gt;&lt;DisplayText&gt;(Marino and Landis 1996, Bianchi et al. 2006, Winqvist et al. 2011, Marja et al. 2019)&lt;/DisplayText&gt;&lt;record&gt;&lt;rec-number&gt;794&lt;/rec-number&gt;&lt;foreign-keys&gt;&lt;key app="EN" db-id="s2a9tdf5ptxsr1ex5t7x9av4z2zfr0vx0dev" timestamp="1565022723"&gt;794&lt;/key&gt;&lt;/foreign-keys&gt;&lt;ref-type name="Journal Article"&gt;17&lt;/ref-type&gt;&lt;contributors&gt;&lt;authors&gt;&lt;author&gt;Marino, P. C.&lt;/author&gt;&lt;author&gt;Landis, D. A.&lt;/author&gt;&lt;/authors&gt;&lt;/contributors&gt;&lt;auth-address&gt;Michigan State Univ,Dept Entomol,E Lansing,Mi 48824&amp;#13;Michigan State Univ,Pesticide Res Ctr,E Lansing,Mi 48824&lt;/auth-address&gt;&lt;titles&gt;&lt;title&gt;Effect of landscape structure on parasitoid diversity and parasitism in agroecosystems&lt;/title&gt;&lt;secondary-title&gt;Ecological Applications&lt;/secondary-title&gt;&lt;alt-title&gt;Ecol Appl&lt;/alt-title&gt;&lt;/titles&gt;&lt;periodical&gt;&lt;full-title&gt;Ecological Applications&lt;/full-title&gt;&lt;abbr-1&gt;Ecol Appl&lt;/abbr-1&gt;&lt;/periodical&gt;&lt;alt-periodical&gt;&lt;full-title&gt;Ecological Applications&lt;/full-title&gt;&lt;abbr-1&gt;Ecol Appl&lt;/abbr-1&gt;&lt;/alt-periodical&gt;&lt;pages&gt;276-284&lt;/pages&gt;&lt;volume&gt;6&lt;/volume&gt;&lt;number&gt;1&lt;/number&gt;&lt;keywords&gt;&lt;keyword&gt;armyworm&lt;/keyword&gt;&lt;keyword&gt;hedgerows&lt;/keyword&gt;&lt;keyword&gt;landscape structure&lt;/keyword&gt;&lt;keyword&gt;parasitism&lt;/keyword&gt;&lt;keyword&gt;pseudaletia unipuncta&lt;/keyword&gt;&lt;keyword&gt;vegetational diversity&lt;/keyword&gt;&lt;keyword&gt;predatory coleoptera&lt;/keyword&gt;&lt;keyword&gt;phytophagous insects&lt;/keyword&gt;&lt;keyword&gt;species richness&lt;/keyword&gt;&lt;keyword&gt;delia-brassicae&lt;/keyword&gt;&lt;keyword&gt;plant&lt;/keyword&gt;&lt;keyword&gt;corn&lt;/keyword&gt;&lt;keyword&gt;communities&lt;/keyword&gt;&lt;keyword&gt;lepidoptera&lt;/keyword&gt;&lt;keyword&gt;abundance&lt;/keyword&gt;&lt;/keywords&gt;&lt;dates&gt;&lt;year&gt;1996&lt;/year&gt;&lt;pub-dates&gt;&lt;date&gt;Feb&lt;/date&gt;&lt;/pub-dates&gt;&lt;/dates&gt;&lt;isbn&gt;1051-0761&lt;/isbn&gt;&lt;accession-num&gt;WOS:A1996TU56700035&lt;/accession-num&gt;&lt;urls&gt;&lt;related-urls&gt;&lt;url&gt;&amp;lt;Go to ISI&amp;gt;://WOS:A1996TU56700035&lt;/url&gt;&lt;/related-urls&gt;&lt;/urls&gt;&lt;electronic-resource-num&gt;Doi 10.2307/2269571&lt;/electronic-resource-num&gt;&lt;language&gt;English&lt;/language&gt;&lt;/record&gt;&lt;/Cite&gt;&lt;Cite  &gt;&lt;Author&gt;Bianchi&lt;/Author&gt;&lt;Year&gt;2006&lt;/Year&gt;&lt;RecNum&gt;795&lt;/RecNum&gt;&lt;record&gt;&lt;rec-number&gt;795&lt;/rec-number&gt;&lt;foreign-keys&gt;&lt;key app="EN" db-id="s2a9tdf5ptxsr1ex5t7x9av4z2zfr0vx0dev" timestamp="1565022781"&gt;795&lt;/key&gt;&lt;/foreign-keys&gt;&lt;ref-type name="Journal Article"&gt;17&lt;/ref-type&gt;&lt;contributors&gt;&lt;authors&gt;&lt;author&gt;Bianchi, F. J. J. A.&lt;/author&gt;&lt;author&gt;Booij, C. J. H.&lt;/author&gt;&lt;author&gt;Tscharntke, T.&lt;/author&gt;&lt;/authors&gt;&lt;/contributors&gt;&lt;auth-address&gt;Plant Res Int, NL-6700 AA Wageningen, Netherlands&amp;#13;Univ Gottingen, Dept Agroecol, D-37073 Gottingen, Germany&lt;/auth-address&gt;&lt;titles&gt;&lt;title&gt;Sustainable pest regulation in agricultural landscapes: a review on landscape composition, biodiversity and natural pest control&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pages&gt;1715-1727&lt;/pages&gt;&lt;volume&gt;273&lt;/volume&gt;&lt;number&gt;1595&lt;/number&gt;&lt;keywords&gt;&lt;keyword&gt;agroecosystems&lt;/keyword&gt;&lt;keyword&gt;biological control&lt;/keyword&gt;&lt;keyword&gt;ecosystem functioning&lt;/keyword&gt;&lt;keyword&gt;landscape diversity&lt;/keyword&gt;&lt;keyword&gt;parasitoid&lt;/keyword&gt;&lt;keyword&gt;predator&lt;/keyword&gt;&lt;keyword&gt;enhance biological-control&lt;/keyword&gt;&lt;keyword&gt;terebrans hymenoptera-ichneumonidae&lt;/keyword&gt;&lt;keyword&gt;farming practice influence&lt;/keyword&gt;&lt;keyword&gt;agri-environment schemes&lt;/keyword&gt;&lt;keyword&gt;predator-prey ratios&lt;/keyword&gt;&lt;keyword&gt;trap-nesting bees&lt;/keyword&gt;&lt;keyword&gt;coccinella-septempunctata&lt;/keyword&gt;&lt;keyword&gt;species richness&lt;/keyword&gt;&lt;keyword&gt;habitat management&lt;/keyword&gt;&lt;keyword&gt;aphid predation&lt;/keyword&gt;&lt;/keywords&gt;&lt;dates&gt;&lt;year&gt;2006&lt;/year&gt;&lt;pub-dates&gt;&lt;date&gt;Jul 22&lt;/date&gt;&lt;/pub-dates&gt;&lt;/dates&gt;&lt;isbn&gt;0962-8452&lt;/isbn&gt;&lt;accession-num&gt;WOS:000238946100001&lt;/accession-num&gt;&lt;urls&gt;&lt;related-urls&gt;&lt;url&gt;&amp;lt;Go to ISI&amp;gt;://WOS:000238946100001&lt;/url&gt;&lt;/related-urls&gt;&lt;/urls&gt;&lt;electronic-resource-num&gt;10.1098/rspb.2006.3530&lt;/electronic-resource-num&gt;&lt;language&gt;English&lt;/language&gt;&lt;/record&gt;&lt;/Cite&gt;&lt;Cite  &gt;&lt;Author&gt;Winqvist&lt;/Author&gt;&lt;Year&gt;2011&lt;/Year&gt;&lt;RecNum&gt;796&lt;/RecNum&gt;&lt;record&gt;&lt;rec-number&gt;796&lt;/rec-number&gt;&lt;foreign-keys&gt;&lt;key app="EN" db-id="s2a9tdf5ptxsr1ex5t7x9av4z2zfr0vx0dev" timestamp="1565022834"&gt;796&lt;/key&gt;&lt;/foreign-keys&gt;&lt;ref-type name="Journal Article"&gt;17&lt;/ref-type&gt;&lt;contributors&gt;&lt;authors&gt;&lt;author&gt;Winqvist, C.&lt;/author&gt;&lt;author&gt;Bengtsson, J.&lt;/author&gt;&lt;author&gt;Aavik, T.&lt;/author&gt;&lt;author&gt;Berendse, F.&lt;/author&gt;&lt;author&gt;Clement, L. W.&lt;/author&gt;&lt;author&gt;Eggers, S.&lt;/author&gt;&lt;author&gt;Fischer, C.&lt;/author&gt;&lt;author&gt;Flohre, A.&lt;/author&gt;&lt;author&gt;Geiger, F.&lt;/author&gt;&lt;author&gt;Liira, J.&lt;/author&gt;&lt;author&gt;Part, T.&lt;/author&gt;&lt;author&gt;Thies, C.&lt;/author&gt;&lt;author&gt;Tscharntke, T.&lt;/author&gt;&lt;author&gt;Weisser, W. W.&lt;/author&gt;&lt;author&gt;Bommarco, R.&lt;/author&gt;&lt;/authors&gt;&lt;/contributors&gt;&lt;auth-address&gt;Swedish Univ Agr Sci, Dept Ecol, S-75007 Uppsala, Sweden&amp;#13;Univ Tartu, Inst Ecol &amp;amp; Earth Sci, EE-51005 Tartu, Estonia&amp;#13;Inst Integrat Biol, CH-8092 Zurich, Switzerland&amp;#13;Wageningen Univ, Nat Conservat &amp;amp; Plant Ecol Grp, NL-6700 AA Wageningen, Netherlands&amp;#13;Univ Jena, Inst Ecol, D-07743 Jena, Germany&amp;#13;Georg August Univ Goettingen, Dept Crop Sci, D-37077 Gottingen, Germany&lt;/auth-address&gt;&lt;titles&gt;&lt;title&gt;Mixed effects of organic farming and landscape complexity on farmland biodiversity and biological control potential across Europe&lt;/title&gt;&lt;secondary-title&gt;Journal of Applied Ecology&lt;/secondary-title&gt;&lt;alt-title&gt;J Appl Ecol&lt;/alt-title&gt;&lt;/titles&gt;&lt;periodical&gt;&lt;full-title&gt;Journal of Applied Ecology&lt;/full-title&gt;&lt;abbr-1&gt;J Appl Ecol&lt;/abbr-1&gt;&lt;/periodical&gt;&lt;alt-periodical&gt;&lt;full-title&gt;Journal of Applied Ecology&lt;/full-title&gt;&lt;abbr-1&gt;J Appl Ecol&lt;/abbr-1&gt;&lt;/alt-periodical&gt;&lt;pages&gt;570-579&lt;/pages&gt;&lt;volume&gt;48&lt;/volume&gt;&lt;number&gt;3&lt;/number&gt;&lt;keywords&gt;&lt;keyword&gt;agricultural intensification&lt;/keyword&gt;&lt;keyword&gt;agri-environment schemes&lt;/keyword&gt;&lt;keyword&gt;biological control&lt;/keyword&gt;&lt;keyword&gt;ecosystem services&lt;/keyword&gt;&lt;keyword&gt;landscape homogenization&lt;/keyword&gt;&lt;keyword&gt;species richness&lt;/keyword&gt;&lt;keyword&gt;agricultural intensification&lt;/keyword&gt;&lt;keyword&gt;conventional farms&lt;/keyword&gt;&lt;keyword&gt;ecosystem service&lt;/keyword&gt;&lt;keyword&gt;diversity&lt;/keyword&gt;&lt;keyword&gt;context&lt;/keyword&gt;&lt;keyword&gt;habitat&lt;/keyword&gt;&lt;keyword&gt;agroecosystems&lt;/keyword&gt;&lt;keyword&gt;abundance&lt;/keyword&gt;&lt;keyword&gt;birds&lt;/keyword&gt;&lt;keyword&gt;pest&lt;/keyword&gt;&lt;/keywords&gt;&lt;dates&gt;&lt;year&gt;2011&lt;/year&gt;&lt;pub-dates&gt;&lt;date&gt;Jun&lt;/date&gt;&lt;/pub-dates&gt;&lt;/dates&gt;&lt;isbn&gt;0021-8901&lt;/isbn&gt;&lt;accession-num&gt;WOS:000290587100009&lt;/accession-num&gt;&lt;urls&gt;&lt;related-urls&gt;&lt;url&gt;&amp;lt;Go to ISI&amp;gt;://WOS:000290587100009&lt;/url&gt;&lt;/related-urls&gt;&lt;/urls&gt;&lt;electronic-resource-num&gt;10.1111/j.1365-2664.2010.01950.x&lt;/electronic-resource-num&gt;&lt;language&gt;English&lt;/language&gt;&lt;/record&gt;&lt;/Cite&gt;&lt;Cite  &gt;&lt;Author&gt;Marja&lt;/Author&gt;&lt;Year&gt;2019&lt;/Year&gt;&lt;record&gt;&lt;rec-number&gt;797&lt;/rec-number&gt;&lt;foreign-keys&gt;&lt;key app="EN" db-id="s2a9tdf5ptxsr1ex5t7x9av4z2zfr0vx0dev" timestamp="1565023098"&gt;797&lt;/key&gt;&lt;/foreign-keys&gt;&lt;ref-type name="Journal Article"&gt;17&lt;/ref-type&gt;&lt;contributors&gt;&lt;authors&gt;&lt;author&gt;Marja, R.&lt;/author&gt;&lt;author&gt;Kleijn, D.&lt;/author&gt;&lt;author&gt;Tscharntke, T.&lt;/author&gt;&lt;author&gt;Klein, A.M.&lt;/author&gt;&lt;author&gt;Frank, T. &lt;/author&gt;&lt;author&gt;Batáry, P.&lt;/author&gt;&lt;/authors&gt;&lt;/contributors&gt;&lt;titles&gt;&lt;title&gt;Effectiveness of agri‐environmental management on pollinators is moderated more by ecological contrast than by landscape structure or land‐use intensity&lt;/title&gt;&lt;secondary-title&gt;Ecology letters&lt;/secondary-title&gt;&lt;/titles&gt;&lt;periodical&gt;&lt;full-title&gt;Ecology Letters&lt;/full-title&gt;&lt;abbr-1&gt;Ecol Lett&lt;/abbr-1&gt;&lt;/periodical&gt;&lt;volume&gt;doi: 10.1111/ele.13339&lt;/volume&gt;&lt;dates&gt;&lt;year&gt;2019&lt;/year&gt;&lt;/dates&gt;&lt;urls/&gt;&lt;/record&gt;&lt;/Cite&gt;&lt;/EndNote&gt;</w:instrText>
      </w:r>
      <w:r w:rsidR="000B6813">
        <w:fldChar w:fldCharType="separate"/>
      </w:r>
      <w:r>
        <w:t>(Marino and Landis 1996, Bianchi et al. 2006, Winqvist et al. 2011, Marja et al. 2019)</w:t>
      </w:r>
      <w:r w:rsidR="000B6813">
        <w:fldChar w:fldCharType="end"/>
      </w:r>
      <w:r>
        <w:t xml:space="preserve">, future studies incorporating landscape effects will help advance our knowledge in predator-prey interactions in agro-ecosystems.  </w:t>
      </w:r>
      <w:commentRangeStart w:id="16"/>
      <w:r>
        <w:rPr>
          <w:color w:val="00B050"/>
          <w:u w:color="00B050"/>
        </w:rPr>
        <w:t>Second,</w:t>
      </w:r>
      <w:commentRangeEnd w:id="16"/>
      <w:r>
        <w:commentReference w:id="16"/>
      </w:r>
      <w:r>
        <w:rPr>
          <w:color w:val="00B050"/>
          <w:u w:color="00B050"/>
        </w:rPr>
        <w:t xml:space="preserve"> it is possible that we did not capture all prey sources of predators for our analysis.  However, these potentially missing prey items, if any, are most likely rare in the field and do not constitute a significant part of predators’ diet.  In fact, the three prey guilds in this study are the most common and abundant arthropods in our study farms.  Due to the feeding nature of generalist predators (opportunistic foraging with low prey preference), our stable isotope analysis should reflect the general picture of predators’ diet.</w:t>
      </w:r>
      <w:r>
        <w:rPr>
          <w:color w:val="FF0000"/>
          <w:u w:color="FF0000"/>
        </w:rPr>
        <w:t xml:space="preserve">  </w:t>
      </w:r>
      <w:r>
        <w:rPr>
          <w:u w:color="FF0000"/>
        </w:rPr>
        <w:t>Finally</w:t>
      </w:r>
      <w:r>
        <w:t xml:space="preserve">, a strong per capita effect of predators on pests (i.e., consumption effect) revealed by this study may not necessarily translate into an effective suppression of pest populations in the field, since the suppression will depend on not only the per capita effect of predators, but also the density and diversity of predators in the field </w:t>
      </w:r>
      <w:r w:rsidR="000B6813">
        <w:fldChar w:fldCharType="begin"/>
      </w:r>
      <w:r>
        <w:instrText xml:space="preserve"> ADDIN EN.CITE &lt;EndNote&gt;&lt;Cite  &gt;&lt;Author&gt;Duelli&lt;/Author&gt;&lt;Year&gt;2003&lt;/Year&gt;&lt;RecNum&gt;798&lt;/RecNum&gt;&lt;DisplayText&gt;(Duelli and Obrist 2003, Letourneau et al. 2009)&lt;/DisplayText&gt;&lt;record&gt;&lt;rec-number&gt;798&lt;/rec-number&gt;&lt;foreign-keys&gt;&lt;key app="EN" db-id="s2a9tdf5ptxsr1ex5t7x9av4z2zfr0vx0dev" timestamp="1565023160"&gt;798&lt;/key&gt;&lt;/foreign-keys&gt;&lt;ref-type name="Journal Article"&gt;17&lt;/ref-type&gt;&lt;contributors&gt;&lt;authors&gt;&lt;author&gt;Duelli, P.&lt;/author&gt;&lt;author&gt;Obrist, M. K.&lt;/author&gt;&lt;/authors&gt;&lt;/contributors&gt;&lt;auth-address&gt;Swiss Fed Res Inst WSL, CH-8903 Birmensdorf, Switzerland&lt;/auth-address&gt;&lt;titles&gt;&lt;title&gt;Biodiversity indicators: the choice of values and measures&lt;/title&gt;&lt;secondary-title&gt;Agriculture Ecosystems &amp;amp; Environment&lt;/secondary-title&gt;&lt;alt-title&gt;Agr Ecosyst Environ&lt;/alt-title&gt;&lt;/titles&gt;&lt;periodical&gt;&lt;full-title&gt;Agriculture Ecosystems &amp;amp; Environment&lt;/full-title&gt;&lt;abbr-1&gt;Agr Ecosyst Environ&lt;/abbr-1&gt;&lt;/periodical&gt;&lt;alt-periodical&gt;&lt;full-title&gt;Agriculture Ecosystems &amp;amp; Environment&lt;/full-title&gt;&lt;abbr-1&gt;Agr Ecosyst Environ&lt;/abbr-1&gt;&lt;/alt-periodical&gt;&lt;pages&gt;87-98&lt;/pages&gt;&lt;volume&gt;98&lt;/volume&gt;&lt;number&gt;1-3&lt;/number&gt;&lt;keywords&gt;&lt;keyword&gt;biodiversity&lt;/keyword&gt;&lt;keyword&gt;indicator&lt;/keyword&gt;&lt;keyword&gt;arthropods&lt;/keyword&gt;&lt;keyword&gt;correlate&lt;/keyword&gt;&lt;keyword&gt;agri-environment schemes&lt;/keyword&gt;&lt;keyword&gt;species richness&lt;/keyword&gt;&lt;keyword&gt;agricultural landscapes&lt;/keyword&gt;&lt;keyword&gt;conservation&lt;/keyword&gt;&lt;keyword&gt;diversity&lt;/keyword&gt;&lt;keyword&gt;surrogate&lt;/keyword&gt;&lt;keyword&gt;insects&lt;/keyword&gt;&lt;keyword&gt;protect&lt;/keyword&gt;&lt;keyword&gt;tests&lt;/keyword&gt;&lt;keyword&gt;areas&lt;/keyword&gt;&lt;/keywords&gt;&lt;dates&gt;&lt;year&gt;2003&lt;/year&gt;&lt;pub-dates&gt;&lt;date&gt;Sep&lt;/date&gt;&lt;/pub-dates&gt;&lt;/dates&gt;&lt;isbn&gt;0167-8809&lt;/isbn&gt;&lt;accession-num&gt;WOS:000185579900005&lt;/accession-num&gt;&lt;urls&gt;&lt;related-urls&gt;&lt;url&gt;&amp;lt;Go to ISI&amp;gt;://WOS:000185579900005&lt;/url&gt;&lt;/related-urls&gt;&lt;/urls&gt;&lt;electronic-resource-num&gt;10.1016/S0167-8809(03)00072-0&lt;/electronic-resource-num&gt;&lt;language&gt;English&lt;/language&gt;&lt;/record&gt;&lt;/Cite&gt;&lt;Cite  &gt;&lt;Author&gt;Letourneau&lt;/Author&gt;&lt;Year&gt;2009&lt;/Year&gt;&lt;RecNum&gt;799&lt;/RecNum&gt;&lt;record&gt;&lt;rec-number&gt;799&lt;/rec-number&gt;&lt;foreign-keys&gt;&lt;key app="EN" db-id="s2a9tdf5ptxsr1ex5t7x9av4z2zfr0vx0dev" timestamp="1565023214"&gt;799&lt;/key&gt;&lt;/foreign-keys&gt;&lt;ref-type name="Journal Article"&gt;17&lt;/ref-type&gt;&lt;contributors&gt;&lt;authors&gt;&lt;author&gt;Letourneau, D. K.&lt;/author&gt;&lt;author&gt;Jedlicka, J. A.&lt;/author&gt;&lt;author&gt;Bothwell, S. G.&lt;/author&gt;&lt;author&gt;Moreno, C. R.&lt;/author&gt;&lt;/authors&gt;&lt;/contributors&gt;&lt;auth-address&gt;Univ Calif Santa Cruz, Dept Environm Studies, Santa Cruz, CA 95064 USA&lt;/auth-address&gt;&lt;titles&gt;&lt;title&gt;Effects of natural enemy biodiversity on the suppression of arthropod herbivores in terrestrial ecosystems&lt;/title&gt;&lt;secondary-title&gt;Annual Review of Ecology Evolution and Systematics&lt;/secondary-title&gt;&lt;alt-title&gt;Annu Rev Ecol Evol S&lt;/alt-title&gt;&lt;/titles&gt;&lt;periodical&gt;&lt;full-title&gt;Annual Review of Ecology Evolution and Systematics&lt;/full-title&gt;&lt;abbr-1&gt;Annu Rev Ecol Evol S&lt;/abbr-1&gt;&lt;/periodical&gt;&lt;alt-periodical&gt;&lt;full-title&gt;Annual Review of Ecology Evolution and Systematics&lt;/full-title&gt;&lt;abbr-1&gt;Annu Rev Ecol Evol S&lt;/abbr-1&gt;&lt;/alt-periodical&gt;&lt;pages&gt;573-592&lt;/pages&gt;&lt;volume&gt;40&lt;/volume&gt;&lt;keywords&gt;&lt;keyword&gt;carnivores&lt;/keyword&gt;&lt;keyword&gt;meta-analysis&lt;/keyword&gt;&lt;keyword&gt;parasitism&lt;/keyword&gt;&lt;keyword&gt;parasitoid&lt;/keyword&gt;&lt;keyword&gt;pest control&lt;/keyword&gt;&lt;keyword&gt;predation&lt;/keyword&gt;&lt;keyword&gt;predator&lt;/keyword&gt;&lt;keyword&gt;species richness&lt;/keyword&gt;&lt;keyword&gt;biological-control agent&lt;/keyword&gt;&lt;keyword&gt;colorado potato beetle&lt;/keyword&gt;&lt;keyword&gt;intraguild predation&lt;/keyword&gt;&lt;keyword&gt;species-richness&lt;/keyword&gt;&lt;keyword&gt;trophic cascades&lt;/keyword&gt;&lt;keyword&gt;food-web&lt;/keyword&gt;&lt;keyword&gt;land-use&lt;/keyword&gt;&lt;keyword&gt;agricultural intensification&lt;/keyword&gt;&lt;keyword&gt;apparent competition&lt;/keyword&gt;&lt;keyword&gt;generalist predators&lt;/keyword&gt;&lt;/keywords&gt;&lt;dates&gt;&lt;year&gt;2009&lt;/year&gt;&lt;/dates&gt;&lt;isbn&gt;1543-592x&lt;/isbn&gt;&lt;accession-num&gt;WOS:000272455700027&lt;/accession-num&gt;&lt;urls&gt;&lt;related-urls&gt;&lt;url&gt;&amp;lt;Go to ISI&amp;gt;://WOS:000272455700027&lt;/url&gt;&lt;/related-urls&gt;&lt;/urls&gt;&lt;electronic-resource-num&gt;10.1146/annurev.ecolsys.110308.120320&lt;/electronic-resource-num&gt;&lt;language&gt;English&lt;/language&gt;&lt;/record&gt;&lt;/Cite&gt;&lt;/EndNote&gt;</w:instrText>
      </w:r>
      <w:r w:rsidR="000B6813">
        <w:fldChar w:fldCharType="separate"/>
      </w:r>
      <w:r>
        <w:t>(Duelli and Obrist 2003, Letourneau et al. 2009)</w:t>
      </w:r>
      <w:r w:rsidR="000B6813">
        <w:fldChar w:fldCharType="end"/>
      </w:r>
      <w:r>
        <w:t xml:space="preserve">.  To clarify the link between per capita pest consumption by predators and pest population dynamics, future work could </w:t>
      </w:r>
      <w:proofErr w:type="gramStart"/>
      <w:r>
        <w:t>complementing</w:t>
      </w:r>
      <w:proofErr w:type="gramEnd"/>
      <w:r>
        <w:t xml:space="preserve"> stable isotope analysis with field experiments and molecular gut-content analysis</w:t>
      </w:r>
    </w:p>
    <w:p w:rsidR="009559CF" w:rsidRDefault="009559CF">
      <w:pPr>
        <w:pStyle w:val="Normal1"/>
        <w:spacing w:line="480" w:lineRule="auto"/>
      </w:pPr>
    </w:p>
    <w:p w:rsidR="009559CF" w:rsidRDefault="005A3F96">
      <w:pPr>
        <w:spacing w:line="480" w:lineRule="auto"/>
        <w:jc w:val="center"/>
        <w:rPr>
          <w:b/>
          <w:bCs/>
          <w:i/>
          <w:iCs/>
        </w:rPr>
      </w:pPr>
      <w:r>
        <w:rPr>
          <w:b/>
          <w:bCs/>
          <w:i/>
          <w:iCs/>
        </w:rPr>
        <w:t>Conclusions</w:t>
      </w:r>
    </w:p>
    <w:p w:rsidR="009559CF" w:rsidRDefault="005A3F96">
      <w:pPr>
        <w:pStyle w:val="Normal1"/>
        <w:spacing w:line="480" w:lineRule="auto"/>
        <w:ind w:firstLine="480"/>
      </w:pPr>
      <w:r>
        <w:t xml:space="preserve">While arthropod generalist predators are ubiquitous in agro-ecosystems, their potential to control pests over crop season has been a subject of debate.  To clarify the role of arthropod generalist predators as </w:t>
      </w:r>
      <w:proofErr w:type="spellStart"/>
      <w:r>
        <w:t>biocontrol</w:t>
      </w:r>
      <w:proofErr w:type="spellEnd"/>
      <w:r>
        <w:t xml:space="preserve"> agents, this study surveyed arthropod communities and applied stable isotope analysis to quantify the diet composition of the predators at different crop stages in organic and conventional rice farms.  The findings </w:t>
      </w:r>
      <w:r>
        <w:lastRenderedPageBreak/>
        <w:t>indicate three main points: 1) Arthropod</w:t>
      </w:r>
      <w:r>
        <w:rPr>
          <w:i/>
          <w:iCs/>
        </w:rPr>
        <w:t xml:space="preserve"> </w:t>
      </w:r>
      <w:r>
        <w:t>generalist</w:t>
      </w:r>
      <w:r>
        <w:rPr>
          <w:i/>
          <w:iCs/>
        </w:rPr>
        <w:t xml:space="preserve"> </w:t>
      </w:r>
      <w:r>
        <w:t xml:space="preserve">predators in both organic and conventional farms consumed increasing proportions of rice herbivores in their diet over the crop season (from 34-55% at </w:t>
      </w:r>
      <w:proofErr w:type="spellStart"/>
      <w:r>
        <w:t>tillering</w:t>
      </w:r>
      <w:proofErr w:type="spellEnd"/>
      <w:r>
        <w:t xml:space="preserve"> to 90-93% at ripening stage), suggesting an increasing </w:t>
      </w:r>
      <w:proofErr w:type="spellStart"/>
      <w:r>
        <w:t>biocontrol</w:t>
      </w:r>
      <w:proofErr w:type="spellEnd"/>
      <w:r>
        <w:t xml:space="preserve"> value of generalist predators over time regardless of farm type.  2) The per capita pest consumption by the predators was surprisingly higher in conventional farms than organic farms at the </w:t>
      </w:r>
      <w:proofErr w:type="spellStart"/>
      <w:r>
        <w:t>tillering</w:t>
      </w:r>
      <w:proofErr w:type="spellEnd"/>
      <w:r>
        <w:t xml:space="preserve"> and flowering stages, highlighting the important yet underappreciated role of predators as </w:t>
      </w:r>
      <w:proofErr w:type="spellStart"/>
      <w:r>
        <w:t>biocontrol</w:t>
      </w:r>
      <w:proofErr w:type="spellEnd"/>
      <w:r>
        <w:t xml:space="preserve"> agents in conventional farms.  3) Contrary to the common view that arthropod generalist predators feed on non-target pests and may not be efficient </w:t>
      </w:r>
      <w:proofErr w:type="spellStart"/>
      <w:r>
        <w:t>biocontrol</w:t>
      </w:r>
      <w:proofErr w:type="spellEnd"/>
      <w:r>
        <w:t xml:space="preserve"> agents, this study demonstrated strong per capita pest consumption by the predators even at the presence of alternative preys.  Taken together, we conclude that agricultural management schemes promoting populations of arthropod generalist predators will likely benefit pest control and should be integrated into modern agriculture.</w:t>
      </w:r>
    </w:p>
    <w:p w:rsidR="009559CF" w:rsidRDefault="009559CF">
      <w:pPr>
        <w:spacing w:line="480" w:lineRule="auto"/>
        <w:ind w:firstLine="480"/>
      </w:pPr>
    </w:p>
    <w:p w:rsidR="009559CF" w:rsidRDefault="005A3F96">
      <w:pPr>
        <w:spacing w:line="480" w:lineRule="auto"/>
        <w:rPr>
          <w:b/>
          <w:bCs/>
        </w:rPr>
      </w:pPr>
      <w:r>
        <w:rPr>
          <w:b/>
          <w:bCs/>
        </w:rPr>
        <w:t>Authors’ contributions</w:t>
      </w:r>
    </w:p>
    <w:p w:rsidR="009559CF" w:rsidRDefault="005A3F96">
      <w:pPr>
        <w:spacing w:line="480" w:lineRule="auto"/>
      </w:pPr>
      <w:proofErr w:type="gramStart"/>
      <w:r>
        <w:t>G.-C. Hsu, J.-A.</w:t>
      </w:r>
      <w:proofErr w:type="gramEnd"/>
      <w:r>
        <w:t xml:space="preserve"> </w:t>
      </w:r>
      <w:proofErr w:type="spellStart"/>
      <w:proofErr w:type="gramStart"/>
      <w:r>
        <w:t>Ou</w:t>
      </w:r>
      <w:proofErr w:type="spellEnd"/>
      <w:r>
        <w:t>,</w:t>
      </w:r>
      <w:proofErr w:type="gramEnd"/>
      <w:r>
        <w:t xml:space="preserve"> and C.-K. Ho designed and conducted the experiments and wrote the manuscript.  </w:t>
      </w:r>
      <w:proofErr w:type="gramStart"/>
      <w:r>
        <w:t>G.-C. Hsu and J.-A.</w:t>
      </w:r>
      <w:proofErr w:type="gramEnd"/>
      <w:r>
        <w:t xml:space="preserve"> </w:t>
      </w:r>
      <w:proofErr w:type="spellStart"/>
      <w:r>
        <w:t>Ou</w:t>
      </w:r>
      <w:proofErr w:type="spellEnd"/>
      <w:r>
        <w:t xml:space="preserve"> performed statistical analyses.</w:t>
      </w:r>
    </w:p>
    <w:p w:rsidR="009559CF" w:rsidRDefault="009559CF">
      <w:pPr>
        <w:pStyle w:val="a5"/>
        <w:spacing w:line="480" w:lineRule="auto"/>
        <w:rPr>
          <w:b/>
          <w:bCs/>
        </w:rPr>
      </w:pPr>
    </w:p>
    <w:p w:rsidR="009559CF" w:rsidRDefault="005A3F96">
      <w:pPr>
        <w:pStyle w:val="a5"/>
        <w:spacing w:line="480" w:lineRule="auto"/>
        <w:rPr>
          <w:b/>
          <w:bCs/>
        </w:rPr>
      </w:pPr>
      <w:r>
        <w:rPr>
          <w:b/>
          <w:bCs/>
        </w:rPr>
        <w:t xml:space="preserve">Data Accessibility </w:t>
      </w:r>
    </w:p>
    <w:p w:rsidR="009559CF" w:rsidRDefault="005A3F96">
      <w:pPr>
        <w:pStyle w:val="a5"/>
        <w:spacing w:line="480" w:lineRule="auto"/>
      </w:pPr>
      <w:r>
        <w:t>We will archive our data in Dryad Digital Repository should the manuscript be accepted.</w:t>
      </w:r>
    </w:p>
    <w:p w:rsidR="009559CF" w:rsidRDefault="009559CF">
      <w:pPr>
        <w:spacing w:line="480" w:lineRule="auto"/>
        <w:rPr>
          <w:b/>
          <w:bCs/>
        </w:rPr>
      </w:pPr>
    </w:p>
    <w:p w:rsidR="009559CF" w:rsidRDefault="005A3F96">
      <w:pPr>
        <w:spacing w:line="480" w:lineRule="auto"/>
        <w:rPr>
          <w:b/>
          <w:bCs/>
        </w:rPr>
      </w:pPr>
      <w:r>
        <w:rPr>
          <w:b/>
          <w:bCs/>
        </w:rPr>
        <w:t>Acknowledgements</w:t>
      </w:r>
    </w:p>
    <w:p w:rsidR="009559CF" w:rsidRDefault="005A3F96">
      <w:pPr>
        <w:spacing w:line="480" w:lineRule="auto"/>
        <w:ind w:firstLine="480"/>
      </w:pPr>
      <w:r>
        <w:t xml:space="preserve">We thank anonymous reviewers, Yu-Pin Lin, </w:t>
      </w:r>
      <w:proofErr w:type="spellStart"/>
      <w:r>
        <w:t>Chih</w:t>
      </w:r>
      <w:proofErr w:type="spellEnd"/>
      <w:r>
        <w:t>-Wei Tsai, Chi-</w:t>
      </w:r>
      <w:proofErr w:type="spellStart"/>
      <w:r>
        <w:t>Lun</w:t>
      </w:r>
      <w:proofErr w:type="spellEnd"/>
      <w:r>
        <w:t xml:space="preserve"> Huang, Su-Chen Chang, and Hung-</w:t>
      </w:r>
      <w:proofErr w:type="spellStart"/>
      <w:r>
        <w:t>Ju</w:t>
      </w:r>
      <w:proofErr w:type="spellEnd"/>
      <w:r>
        <w:t xml:space="preserve"> Chen.  We also thank </w:t>
      </w:r>
      <w:proofErr w:type="spellStart"/>
      <w:r>
        <w:t>Miaoli</w:t>
      </w:r>
      <w:proofErr w:type="spellEnd"/>
      <w:r>
        <w:t xml:space="preserve"> District Agricultural Research and Extension Station for logistic supports, and Council of Agriculture, Executive Yuan, Taiwan (106AS-4.2.5-ST-a1, 107AS-4.2.3-ST-a1, </w:t>
      </w:r>
      <w:proofErr w:type="gramStart"/>
      <w:r>
        <w:t>108AS</w:t>
      </w:r>
      <w:proofErr w:type="gramEnd"/>
      <w:r>
        <w:t xml:space="preserve">-4.2.2-ST-a1) and Ministry of Science and </w:t>
      </w:r>
      <w:r>
        <w:lastRenderedPageBreak/>
        <w:t>Technology (108-2621-B-002-003-MY3) for funding support.</w:t>
      </w:r>
    </w:p>
    <w:p w:rsidR="009559CF" w:rsidRDefault="009559CF">
      <w:pPr>
        <w:spacing w:line="480" w:lineRule="auto"/>
      </w:pPr>
    </w:p>
    <w:p w:rsidR="009559CF" w:rsidRDefault="005A3F96">
      <w:pPr>
        <w:spacing w:line="480" w:lineRule="auto"/>
        <w:rPr>
          <w:b/>
          <w:bCs/>
          <w:color w:val="00B0F0"/>
          <w:u w:color="00B0F0"/>
        </w:rPr>
      </w:pPr>
      <w:r>
        <w:rPr>
          <w:b/>
          <w:bCs/>
        </w:rPr>
        <w:t xml:space="preserve">Literature Cited </w:t>
      </w:r>
    </w:p>
    <w:p w:rsidR="009559CF" w:rsidRDefault="000B6813">
      <w:pPr>
        <w:pStyle w:val="EndNoteBibliography"/>
        <w:spacing w:after="0"/>
        <w:ind w:left="720" w:hanging="720"/>
      </w:pPr>
      <w:r>
        <w:fldChar w:fldCharType="begin"/>
      </w:r>
      <w:r w:rsidR="005A3F96">
        <w:instrText xml:space="preserve"> ADDIN EN.REFLIST </w:instrText>
      </w:r>
      <w:r>
        <w:fldChar w:fldCharType="separate"/>
      </w:r>
    </w:p>
    <w:p w:rsidR="009559CF" w:rsidRDefault="005A3F96">
      <w:pPr>
        <w:pStyle w:val="EndNoteBibliography"/>
        <w:spacing w:after="0"/>
        <w:ind w:left="720" w:hanging="720"/>
      </w:pPr>
      <w:r>
        <w:t>Ali, M. P., M. N. Bari, S. S. Haque, M. M. M. Kabir, S. Afrin, F. Nowrin, M. S. Islam, and D. A. Landis. 2019. Establishing next-generation pest control services in rice fields: eco-agriculture. Scientific Reports 9:10180.</w:t>
      </w:r>
    </w:p>
    <w:p w:rsidR="009559CF" w:rsidRDefault="005A3F96">
      <w:pPr>
        <w:pStyle w:val="EndNoteBibliography"/>
        <w:spacing w:after="0"/>
        <w:ind w:left="720" w:hanging="720"/>
      </w:pPr>
      <w:r>
        <w:t>Anderson, M. J. 2001. A new method for non-parametric multivariate analysis of variance. Austral Ecology 26:32-46.</w:t>
      </w:r>
    </w:p>
    <w:p w:rsidR="009559CF" w:rsidRDefault="005A3F96">
      <w:pPr>
        <w:pStyle w:val="EndNoteBibliography"/>
        <w:spacing w:after="0"/>
        <w:ind w:left="720" w:hanging="720"/>
      </w:pPr>
      <w:r>
        <w:t>Anderson, M. J. 2004. PERMDISP: a FORTRAN computer program for permutational analysis of multivariate dispersions (for any two-factor ANOVA design) using permutation tests. Department of Statistics, University of Auckland, New Zealand 24.</w:t>
      </w:r>
    </w:p>
    <w:p w:rsidR="009559CF" w:rsidRDefault="005A3F96">
      <w:pPr>
        <w:pStyle w:val="EndNoteBibliography"/>
        <w:spacing w:after="0"/>
        <w:ind w:left="720" w:hanging="720"/>
      </w:pPr>
      <w:r>
        <w:t>Anderson, M. J., and D. C. I. Walsh. 2013. PERMANOVA, ANOSIM, and the Mantel test in the face of heterogeneous dispersions: What null hypothesis are you testing? Ecological Monographs 83:557-574.</w:t>
      </w:r>
    </w:p>
    <w:p w:rsidR="009559CF" w:rsidRDefault="005A3F96">
      <w:pPr>
        <w:pStyle w:val="EndNoteBibliography"/>
        <w:spacing w:after="0"/>
        <w:ind w:left="720" w:hanging="720"/>
      </w:pPr>
      <w:r>
        <w:t>Bengtsson, J., J. Ahnstrom, and A. C. Weibull. 2005. The effects of organic agriculture on biodiversity and abundance: a meta-analysis. Journal of Applied Ecology 42:261-269.</w:t>
      </w:r>
    </w:p>
    <w:p w:rsidR="009559CF" w:rsidRDefault="005A3F96">
      <w:pPr>
        <w:pStyle w:val="EndNoteBibliography"/>
        <w:spacing w:after="0"/>
        <w:ind w:left="720" w:hanging="720"/>
      </w:pPr>
      <w:r>
        <w:t>Bianchi, F. J. J. A., C. J. H. Booij, and T. Tscharntke. 2006. Sustainable pest regulation in agricultural landscapes: a review on landscape composition, biodiversity and natural pest control. Proceedings of the Royal Society B-Biological Sciences 273:1715-1727.</w:t>
      </w:r>
    </w:p>
    <w:p w:rsidR="009559CF" w:rsidRDefault="005A3F96">
      <w:pPr>
        <w:pStyle w:val="EndNoteBibliography"/>
        <w:spacing w:after="0"/>
        <w:ind w:left="720" w:hanging="720"/>
      </w:pPr>
      <w:r>
        <w:t>Birkhofer, K., F. Arvidsson, D. Ehlers, V. L. Mader, J. Bengtsson, and H. G. Smith. 2016. Organic farming affects the biological control of hemipteran pests and yields in spring barley independent of landscape complexity. Landscape Ecology 31:567-579.</w:t>
      </w:r>
    </w:p>
    <w:p w:rsidR="009559CF" w:rsidRDefault="005A3F96">
      <w:pPr>
        <w:pStyle w:val="EndNoteBibliography"/>
        <w:spacing w:after="0"/>
        <w:ind w:left="720" w:hanging="720"/>
      </w:pPr>
      <w:r>
        <w:t>Birkhofer, K., A. Fliessbach, D. H. Wise, and S. Scheu. 2008a. Generalist predators in organically and conventionally managed grass-clover fields: implications for conservation biological control. Annals of Applied Biology 153:271-280.</w:t>
      </w:r>
    </w:p>
    <w:p w:rsidR="009559CF" w:rsidRDefault="005A3F96">
      <w:pPr>
        <w:pStyle w:val="EndNoteBibliography"/>
        <w:spacing w:after="0"/>
        <w:ind w:left="720" w:hanging="720"/>
      </w:pPr>
      <w:r>
        <w:t>Birkhofer, K., D. H. Wise, and S. Scheu. 2008b. Subsidy from the detrital food web, but not microhabitat complexity, affects the role of generalist predators in an aboveground herbivore food web. Oikos 117:494-500.</w:t>
      </w:r>
    </w:p>
    <w:p w:rsidR="009559CF" w:rsidRDefault="005A3F96">
      <w:pPr>
        <w:pStyle w:val="EndNoteBibliography"/>
        <w:spacing w:after="0"/>
        <w:ind w:left="720" w:hanging="720"/>
      </w:pPr>
      <w:r>
        <w:t>Boecklen, W. J., C. T. Yarnes, B. A. Cook, and A. C. James. 2011. On the use of stable isotopes in trophic ecology. Annual Review of Ecology, Evolution, and Systematics 42:411-440.</w:t>
      </w:r>
    </w:p>
    <w:p w:rsidR="009559CF" w:rsidRDefault="005A3F96">
      <w:pPr>
        <w:pStyle w:val="EndNoteBibliography"/>
        <w:spacing w:after="0"/>
        <w:ind w:left="720" w:hanging="720"/>
      </w:pPr>
      <w:r>
        <w:t>Caut, S., E. Angulo, and F. Courchamp. 2009. Variation in discrimination factors (Delta N-15 and Delta C-13): the effect of diet isotopic values and applications for diet reconstruction. Journal of Applied Ecology 46:443-453.</w:t>
      </w:r>
    </w:p>
    <w:p w:rsidR="009559CF" w:rsidRDefault="005A3F96">
      <w:pPr>
        <w:pStyle w:val="EndNoteBibliography"/>
        <w:spacing w:after="0"/>
        <w:ind w:left="720" w:hanging="720"/>
      </w:pPr>
      <w:r>
        <w:t xml:space="preserve">Chiverton, P. A. 1987. Predation of </w:t>
      </w:r>
      <w:r>
        <w:rPr>
          <w:i/>
          <w:iCs/>
        </w:rPr>
        <w:t>Rhopalosiphum padi</w:t>
      </w:r>
      <w:r>
        <w:t xml:space="preserve"> (Homoptera, Aphididae) by polyphagous predatory arthropods during the aphids' prepeak period in spring barley. Annals of Applied Biology 111:257-269.</w:t>
      </w:r>
    </w:p>
    <w:p w:rsidR="009559CF" w:rsidRDefault="005A3F96">
      <w:pPr>
        <w:pStyle w:val="EndNoteBibliography"/>
        <w:spacing w:after="0"/>
        <w:ind w:left="720" w:hanging="720"/>
      </w:pPr>
      <w:r>
        <w:t>Crowder, D. W., T. D. Northfield, M. R. Strand, and W. E. Snyder. 2010. Organic agriculture promotes evenness and natural pest control. Nature 466:109-U123.</w:t>
      </w:r>
    </w:p>
    <w:p w:rsidR="009559CF" w:rsidRDefault="005A3F96">
      <w:pPr>
        <w:pStyle w:val="EndNoteBibliography"/>
        <w:spacing w:after="0"/>
        <w:ind w:left="720" w:hanging="720"/>
      </w:pPr>
      <w:r>
        <w:t>Dominik, C., R. Seppelt, F. G. Horgan, J. Settele, and T. Vaclavik. 2018. Landscape composition, configuration, and trophic interactions shape arthropod communities in rice agroecosystems. Journal of Applied Ecology 55:2461-2472.</w:t>
      </w:r>
    </w:p>
    <w:p w:rsidR="009559CF" w:rsidRDefault="005A3F96">
      <w:pPr>
        <w:pStyle w:val="EndNoteBibliography"/>
        <w:spacing w:after="0"/>
        <w:ind w:left="720" w:hanging="720"/>
      </w:pPr>
      <w:r>
        <w:t>Duelli, P., and M. K. Obrist. 2003. Biodiversity indicators: the choice of values and measures. Agriculture Ecosystems &amp; Environment 98:87-98.</w:t>
      </w:r>
    </w:p>
    <w:p w:rsidR="009559CF" w:rsidRDefault="005A3F96">
      <w:pPr>
        <w:pStyle w:val="EndNoteBibliography"/>
        <w:spacing w:after="0"/>
        <w:ind w:left="720" w:hanging="720"/>
      </w:pPr>
      <w:r>
        <w:t xml:space="preserve">Flores, D., and M. Ciomperlik. 2017. Biological control using the ectoparasitoid, </w:t>
      </w:r>
      <w:r>
        <w:rPr>
          <w:i/>
          <w:iCs/>
        </w:rPr>
        <w:t>Tamarixia radiata</w:t>
      </w:r>
      <w:r>
        <w:t xml:space="preserve">, against the Asian citrus psyllid, </w:t>
      </w:r>
      <w:r>
        <w:rPr>
          <w:i/>
          <w:iCs/>
        </w:rPr>
        <w:t>Diaphorina citri</w:t>
      </w:r>
      <w:r>
        <w:t xml:space="preserve">, in the Lower Rio Grande </w:t>
      </w:r>
      <w:r>
        <w:lastRenderedPageBreak/>
        <w:t>Valley of Texas. Southwestern Entomologist 42:49-59.</w:t>
      </w:r>
    </w:p>
    <w:p w:rsidR="009559CF" w:rsidRDefault="005A3F96">
      <w:pPr>
        <w:pStyle w:val="EndNoteBibliography"/>
        <w:spacing w:after="0"/>
        <w:ind w:left="720" w:hanging="720"/>
      </w:pPr>
      <w:r>
        <w:t>Fox, J., and S. Weisberg. 2018. An R companion to applied regression. Sage Publications.</w:t>
      </w:r>
    </w:p>
    <w:p w:rsidR="009559CF" w:rsidRDefault="005A3F96">
      <w:pPr>
        <w:pStyle w:val="EndNoteBibliography"/>
        <w:spacing w:after="0"/>
        <w:ind w:left="720" w:hanging="720"/>
      </w:pPr>
      <w:r>
        <w:t>Hǻgvar, E. B., and T. Hofsvang. 1991. Aphid parasitoids (Hymenoptera, Aphidiidae): biology, host selection and use in biological control. Biocontrol news and Information 12:13-42.</w:t>
      </w:r>
    </w:p>
    <w:p w:rsidR="009559CF" w:rsidRDefault="005A3F96">
      <w:pPr>
        <w:pStyle w:val="EndNoteBibliography"/>
        <w:spacing w:after="0"/>
        <w:ind w:left="720" w:hanging="720"/>
      </w:pPr>
      <w:r>
        <w:t>Halaj, J., and D. H. Wise. 2001. Terrestrial trophic cascades: How much do they trickle? American Naturalist 157:262-281.</w:t>
      </w:r>
    </w:p>
    <w:p w:rsidR="009559CF" w:rsidRDefault="005A3F96">
      <w:pPr>
        <w:pStyle w:val="EndNoteBibliography"/>
        <w:spacing w:after="0"/>
        <w:ind w:left="720" w:hanging="720"/>
      </w:pPr>
      <w:r>
        <w:t>Hawkins, C. P., and J. A. Macmahon. 1989. Guilds - the multiple meanings of a concept. Annual Review of Entomology 34:423-451.</w:t>
      </w:r>
    </w:p>
    <w:p w:rsidR="009559CF" w:rsidRDefault="005A3F96">
      <w:pPr>
        <w:pStyle w:val="EndNoteBibliography"/>
        <w:spacing w:after="0"/>
        <w:ind w:left="720" w:hanging="720"/>
      </w:pPr>
      <w:r>
        <w:t>Hole, D. G., A. J. Perkins, J. D. Wilson, I. H. Alexander, P. V. Grice, and A. D. Evans. 2005. Does organic farming benefit biodiversity? Biological Conservation 122:113-130.</w:t>
      </w:r>
    </w:p>
    <w:p w:rsidR="009559CF" w:rsidRDefault="005A3F96">
      <w:pPr>
        <w:pStyle w:val="EndNoteBibliography"/>
        <w:spacing w:after="0"/>
        <w:ind w:left="720" w:hanging="720"/>
      </w:pPr>
      <w:r>
        <w:t>Hoy, M. A., and R. Nguyen. 2001. Classical biological control of Asian citrus psylla. Citrus Industry 81:48-50.</w:t>
      </w:r>
    </w:p>
    <w:p w:rsidR="009559CF" w:rsidRDefault="005A3F96">
      <w:pPr>
        <w:pStyle w:val="EndNoteBibliography"/>
        <w:spacing w:after="0"/>
        <w:ind w:left="720" w:hanging="720"/>
      </w:pPr>
      <w:r>
        <w:t>Kenmore, P. E., C. A. Perez, V. A. Dyck, and A. P. Gutierrez. 1984. Population regulation of the rice brown planthopper (</w:t>
      </w:r>
      <w:r>
        <w:rPr>
          <w:i/>
          <w:iCs/>
        </w:rPr>
        <w:t>Nilaparvata lugens</w:t>
      </w:r>
      <w:r>
        <w:t xml:space="preserve"> Stǻl) within rice fields in the Philippines. Journal of plant protection in the Tropics 1:19-37.</w:t>
      </w:r>
    </w:p>
    <w:p w:rsidR="009559CF" w:rsidRDefault="005A3F96">
      <w:pPr>
        <w:pStyle w:val="EndNoteBibliography"/>
        <w:spacing w:after="0"/>
        <w:ind w:left="720" w:hanging="720"/>
      </w:pPr>
      <w:r>
        <w:t xml:space="preserve">Kiritani, K., S. Kawahara, T. Sasaba, and F. Nakasuji. 1972. Quantitative evaluation of predation by spiders on the green rice leafhopper, </w:t>
      </w:r>
      <w:r>
        <w:rPr>
          <w:i/>
          <w:iCs/>
        </w:rPr>
        <w:t>Nephotettix cincticeps</w:t>
      </w:r>
      <w:r>
        <w:t xml:space="preserve"> Uhler, by a sight-count method. Researches on Population Ecology 13:187-200.</w:t>
      </w:r>
    </w:p>
    <w:p w:rsidR="009559CF" w:rsidRDefault="005A3F96">
      <w:pPr>
        <w:pStyle w:val="EndNoteBibliography"/>
        <w:spacing w:after="0"/>
        <w:ind w:left="720" w:hanging="720"/>
      </w:pPr>
      <w:r>
        <w:t>Koss, A. M., and W. E. Snyder. 2005. Alternative prey disrupt biocontrol by a guild of generalist predators. Biological Control 32:243-251.</w:t>
      </w:r>
    </w:p>
    <w:p w:rsidR="009559CF" w:rsidRDefault="005A3F96">
      <w:pPr>
        <w:pStyle w:val="EndNoteBibliography"/>
        <w:spacing w:after="0"/>
        <w:ind w:left="720" w:hanging="720"/>
      </w:pPr>
      <w:r>
        <w:t>Layman, C. A., M. S. Araujo, R. Boucek, C. M. Hammerschlag-Peyer, E. Harrison, Z. R. Jud, P. Matich, A. E. Rosenblatt, J. J. Vaudo, L. A. Yeager, D. M. Post, and S. Bearhop. 2012. Applying stable isotopes to examine food-web structure: an overview of analytical tools. Biological Reviews 87:545-562.</w:t>
      </w:r>
    </w:p>
    <w:p w:rsidR="009559CF" w:rsidRDefault="005A3F96">
      <w:pPr>
        <w:pStyle w:val="EndNoteBibliography"/>
        <w:spacing w:after="0"/>
        <w:ind w:left="720" w:hanging="720"/>
      </w:pPr>
      <w:r>
        <w:t>Lenth, R., J. Love, and M. Hervé. 2017. Package ‘emmeans’. Underst Stat 34:216-221.</w:t>
      </w:r>
    </w:p>
    <w:p w:rsidR="009559CF" w:rsidRDefault="005A3F96">
      <w:pPr>
        <w:pStyle w:val="EndNoteBibliography"/>
        <w:spacing w:after="0"/>
        <w:ind w:left="720" w:hanging="720"/>
      </w:pPr>
      <w:r>
        <w:t>Letourneau, D. K., J. A. Jedlicka, S. G. Bothwell, and C. R. Moreno. 2009. Effects of natural enemy biodiversity on the suppression of arthropod herbivores in terrestrial ecosystems. Annual Review of Ecology Evolution and Systematics 40:573-592.</w:t>
      </w:r>
    </w:p>
    <w:p w:rsidR="009559CF" w:rsidRDefault="005A3F96">
      <w:pPr>
        <w:pStyle w:val="EndNoteBibliography"/>
        <w:spacing w:after="0"/>
        <w:ind w:left="720" w:hanging="720"/>
      </w:pPr>
      <w:r>
        <w:t>Marino, P. C., and D. A. Landis. 1996. Effect of landscape structure on parasitoid diversity and parasitism in agroecosystems. Ecological Applications 6:276-284.</w:t>
      </w:r>
    </w:p>
    <w:p w:rsidR="009559CF" w:rsidRDefault="005A3F96">
      <w:pPr>
        <w:pStyle w:val="EndNoteBibliography"/>
        <w:spacing w:after="0"/>
        <w:ind w:left="720" w:hanging="720"/>
        <w:rPr>
          <w:rFonts w:ascii="Arial Unicode MS" w:eastAsia="Arial Unicode MS" w:hAnsi="Arial Unicode MS" w:cs="Arial Unicode MS"/>
        </w:rPr>
      </w:pPr>
      <w:r>
        <w:t>Marja, R., D. Kleijn, T. Tscharntke, A. M. Klein, T. Frank, and P. Batáry. 2019. Effectiveness of agri</w:t>
      </w:r>
      <w:r>
        <w:rPr>
          <w:rFonts w:ascii="微軟正黑體" w:eastAsia="微軟正黑體" w:hAnsi="微軟正黑體" w:cs="微軟正黑體"/>
        </w:rPr>
        <w:t>‐</w:t>
      </w:r>
      <w:r>
        <w:t>environmental management on pollinators is moderated more by ecological contrast than by landscape structure or land</w:t>
      </w:r>
      <w:r>
        <w:rPr>
          <w:rFonts w:ascii="微軟正黑體" w:eastAsia="微軟正黑體" w:hAnsi="微軟正黑體" w:cs="微軟正黑體"/>
        </w:rPr>
        <w:t>‐</w:t>
      </w:r>
      <w:r>
        <w:t>use intensity. Ecology Letters doi: 10.1111/ele.13339.</w:t>
      </w:r>
    </w:p>
    <w:p w:rsidR="009559CF" w:rsidRDefault="005A3F96">
      <w:pPr>
        <w:pStyle w:val="EndNoteBibliography"/>
        <w:spacing w:after="0"/>
        <w:ind w:left="720" w:hanging="720"/>
      </w:pPr>
      <w:r>
        <w:t>Michalko, R., S. Pekar, and M. H. Entling. 2019. An updated perspective on spiders as generalist predators in biological control. Oecologia 189:21-36.</w:t>
      </w:r>
    </w:p>
    <w:p w:rsidR="009559CF" w:rsidRDefault="005A3F96">
      <w:pPr>
        <w:pStyle w:val="EndNoteBibliography"/>
        <w:spacing w:after="0"/>
        <w:ind w:left="720" w:hanging="720"/>
      </w:pPr>
      <w:r>
        <w:t>Moran, V. C., and T. R. E. Southwood. 1982. The guild composition of arthropod communities in trees. Journal of Animal Ecology 51:289-306.</w:t>
      </w:r>
    </w:p>
    <w:p w:rsidR="009559CF" w:rsidRDefault="005A3F96">
      <w:pPr>
        <w:pStyle w:val="EndNoteBibliography"/>
        <w:spacing w:after="0"/>
        <w:ind w:left="720" w:hanging="720"/>
      </w:pPr>
      <w:r>
        <w:t>Muñoz-Cárdenas, K., F. Ersin, J. Pijnakker, Y. van Houten, H. Hoogerbrugge, A. Leman, M. L. Pappas, M. V. A. Duarte, G. J. Messelink, M. W. Sabelis, and A. Janssen. 2017. Supplying high-quality alternative prey in the litter increases control of an above-ground plant pest by a generalist predator. Biological Control 105:19-26.</w:t>
      </w:r>
    </w:p>
    <w:p w:rsidR="009559CF" w:rsidRDefault="005A3F96">
      <w:pPr>
        <w:pStyle w:val="EndNoteBibliography"/>
        <w:spacing w:after="0"/>
        <w:ind w:left="720" w:hanging="720"/>
      </w:pPr>
      <w:r>
        <w:t>Murdoch, W. W., J. Chesson, and P. L. Chesson. 1985. Biological control in theory and practice. American Naturalist 125:344-366.</w:t>
      </w:r>
    </w:p>
    <w:p w:rsidR="009559CF" w:rsidRDefault="005A3F96">
      <w:pPr>
        <w:pStyle w:val="EndNoteBibliography"/>
        <w:spacing w:after="0"/>
        <w:ind w:left="720" w:hanging="720"/>
      </w:pPr>
      <w:r>
        <w:t xml:space="preserve">Musser, F. R., and A. M. Shelton. 2003. Predation of </w:t>
      </w:r>
      <w:r>
        <w:rPr>
          <w:i/>
          <w:iCs/>
        </w:rPr>
        <w:t>Ostrinia nubilalis</w:t>
      </w:r>
      <w:r>
        <w:t xml:space="preserve"> (Lepidoptera : Crambidae) eggs in sweet corn by generalist predators and the impact of alternative foods. Environmental Entomology 32:1131-1138.</w:t>
      </w:r>
    </w:p>
    <w:p w:rsidR="009559CF" w:rsidRDefault="005A3F96">
      <w:pPr>
        <w:pStyle w:val="EndNoteBibliography"/>
        <w:spacing w:after="0"/>
        <w:ind w:left="720" w:hanging="720"/>
      </w:pPr>
      <w:r>
        <w:t xml:space="preserve">Newsome, S. D., C. M. del Rio, S. Bearhop, and D. L. Phillips. 2007. A niche for isotopic </w:t>
      </w:r>
      <w:r>
        <w:lastRenderedPageBreak/>
        <w:t>ecology. Frontiers in Ecology and the Environment 5:429-436.</w:t>
      </w:r>
    </w:p>
    <w:p w:rsidR="009559CF" w:rsidRDefault="005A3F96">
      <w:pPr>
        <w:pStyle w:val="EndNoteBibliography"/>
        <w:spacing w:after="0"/>
        <w:ind w:left="720" w:hanging="720"/>
      </w:pPr>
      <w:r>
        <w:t>Newton, J. 2016. Stable isotopes as tools in ecological research. Encyclopedia of Life Sciences. John Wiley &amp; Sons, Ltd.</w:t>
      </w:r>
    </w:p>
    <w:p w:rsidR="009559CF" w:rsidRDefault="005A3F96">
      <w:pPr>
        <w:pStyle w:val="EndNoteBibliography"/>
        <w:spacing w:after="0"/>
        <w:ind w:left="720" w:hanging="720"/>
      </w:pPr>
      <w:r>
        <w:t>Nyffeler, M. 1999. Prey selection of spiders in the field. Journal of Arachnology 27:317-324.</w:t>
      </w:r>
    </w:p>
    <w:p w:rsidR="009559CF" w:rsidRDefault="005A3F96">
      <w:pPr>
        <w:pStyle w:val="EndNoteBibliography"/>
        <w:spacing w:after="0"/>
        <w:ind w:left="720" w:hanging="720"/>
      </w:pPr>
      <w:r>
        <w:t>Obrycki, J. J., and T. J. Kring. 1998. Predaceous Coccinellidae in biological control. Annual Review of Entomology 43:295-321.</w:t>
      </w:r>
    </w:p>
    <w:p w:rsidR="009559CF" w:rsidRDefault="005A3F96">
      <w:pPr>
        <w:pStyle w:val="EndNoteBibliography"/>
        <w:spacing w:after="0"/>
        <w:ind w:left="720" w:hanging="720"/>
      </w:pPr>
      <w:r>
        <w:t>Oksanen, J., F. G. Blanchet, R. Kindt, P. Legendre, P. R. Minchin, R. B. O’hara, G. L. Simpson, P. Solymos, M. H. H. Stevens, H. Wagner, and M. J. Oksanen. 2013. Package ‘vegan’. Community ecology package, version 2.9:1-295.</w:t>
      </w:r>
    </w:p>
    <w:p w:rsidR="009559CF" w:rsidRDefault="005A3F96">
      <w:pPr>
        <w:pStyle w:val="EndNoteBibliography"/>
        <w:spacing w:after="0"/>
        <w:ind w:left="720" w:hanging="720"/>
      </w:pPr>
      <w:r>
        <w:t>Phillips, D. L., and P. L. Koch. 2002. Incorporating concentration dependence in stable isotope mixing models. Oecologia 130:114-125.</w:t>
      </w:r>
    </w:p>
    <w:p w:rsidR="009559CF" w:rsidRDefault="005A3F96">
      <w:pPr>
        <w:pStyle w:val="EndNoteBibliography"/>
        <w:spacing w:after="0"/>
        <w:ind w:left="720" w:hanging="720"/>
      </w:pPr>
      <w:r>
        <w:t>Porcel, M., G. K. S. Andersson, J. Palsson, and M. Tasin. 2018. Organic management in apple orchards: Higher impacts on biological control than on pollination. Journal of Applied Ecology 55:2779-2789.</w:t>
      </w:r>
    </w:p>
    <w:p w:rsidR="009559CF" w:rsidRDefault="005A3F96">
      <w:pPr>
        <w:pStyle w:val="EndNoteBibliography"/>
        <w:spacing w:after="0"/>
        <w:ind w:left="720" w:hanging="720"/>
      </w:pPr>
      <w:r>
        <w:t>Post, D. M. 2002. Using stable isotopes to estimate trophic position: Models, methods, and assumptions. Ecology 83:703-718.</w:t>
      </w:r>
    </w:p>
    <w:p w:rsidR="009559CF" w:rsidRDefault="005A3F96">
      <w:pPr>
        <w:pStyle w:val="EndNoteBibliography"/>
        <w:spacing w:after="0"/>
        <w:ind w:left="720" w:hanging="720"/>
      </w:pPr>
      <w:r>
        <w:t>Reganold, J. P., and J. M. Wachter. 2016. Organic agriculture in the twenty-first century. Nature Plants 2:15221.</w:t>
      </w:r>
    </w:p>
    <w:p w:rsidR="009559CF" w:rsidRDefault="005A3F96">
      <w:pPr>
        <w:pStyle w:val="EndNoteBibliography"/>
        <w:spacing w:after="0"/>
        <w:ind w:left="720" w:hanging="720"/>
      </w:pPr>
      <w:r>
        <w:t>Riechert, S. E., and T. Lockley. 1984. Spiders as biological control agents. Annual Review of Entomology 29:299-320.</w:t>
      </w:r>
    </w:p>
    <w:p w:rsidR="009559CF" w:rsidRDefault="005A3F96">
      <w:pPr>
        <w:pStyle w:val="EndNoteBibliography"/>
        <w:spacing w:after="0"/>
        <w:ind w:left="720" w:hanging="720"/>
        <w:rPr>
          <w:rFonts w:ascii="Arial Unicode MS" w:eastAsia="Arial Unicode MS" w:hAnsi="Arial Unicode MS" w:cs="Arial Unicode MS"/>
        </w:rPr>
      </w:pPr>
      <w:r>
        <w:t>Root, R. B. 1967. The niche exploitation pattern of the blue</w:t>
      </w:r>
      <w:r>
        <w:rPr>
          <w:rFonts w:ascii="微軟正黑體" w:eastAsia="微軟正黑體" w:hAnsi="微軟正黑體" w:cs="微軟正黑體"/>
        </w:rPr>
        <w:t>‐</w:t>
      </w:r>
      <w:r>
        <w:t>gray gnatcatcher. Ecological Monographs 37:317-350.</w:t>
      </w:r>
    </w:p>
    <w:p w:rsidR="009559CF" w:rsidRDefault="005A3F96">
      <w:pPr>
        <w:pStyle w:val="EndNoteBibliography"/>
        <w:spacing w:after="0"/>
        <w:ind w:left="720" w:hanging="720"/>
      </w:pPr>
      <w:r>
        <w:t>Schmitz, O. J., P. A. Hamback, and A. P. Beckerman. 2000. Trophic cascades in terrestrial systems: a review of the effects of carnivore removals on plants. American Naturalist 155:141-153.</w:t>
      </w:r>
    </w:p>
    <w:p w:rsidR="009559CF" w:rsidRDefault="005A3F96">
      <w:pPr>
        <w:pStyle w:val="EndNoteBibliography"/>
        <w:spacing w:after="0"/>
        <w:ind w:left="720" w:hanging="720"/>
      </w:pPr>
      <w:r>
        <w:t>Schoenly, K., J. E. Cohen, K. L. Heong, J. A. Litsinger, G. B. Aquino, A. T. Barrion, and G. Arida. 1996. Food web dynamics of irrigated rice fields at five elevations in Luzon, Philippines. Bulletin of Entomological Research 86:451-466.</w:t>
      </w:r>
    </w:p>
    <w:p w:rsidR="009559CF" w:rsidRDefault="005A3F96">
      <w:pPr>
        <w:pStyle w:val="EndNoteBibliography"/>
        <w:spacing w:after="0"/>
        <w:ind w:left="720" w:hanging="720"/>
      </w:pPr>
      <w:r>
        <w:t>Settle, W. H., H. Ariawan, E. T. Astuti, W. Cahyana, A. L. Hakim, D. Hindayana, A. S. Lestari, Pajarningsih, and Sartanto. 1996. Managing tropical rice pests through conservation of generalist natural enemies and alternative prey. Ecology 77:1975-1988.</w:t>
      </w:r>
    </w:p>
    <w:p w:rsidR="009559CF" w:rsidRDefault="005A3F96">
      <w:pPr>
        <w:pStyle w:val="EndNoteBibliography"/>
        <w:spacing w:after="0"/>
        <w:ind w:left="720" w:hanging="720"/>
      </w:pPr>
      <w:r>
        <w:t>Snyder, W. E. 2019. Give predators a complement: Conserving natural enemy biodiversity to improve biocontrol. Biological Control 135:73-82.</w:t>
      </w:r>
    </w:p>
    <w:p w:rsidR="009559CF" w:rsidRDefault="005A3F96">
      <w:pPr>
        <w:pStyle w:val="EndNoteBibliography"/>
        <w:spacing w:after="0"/>
        <w:ind w:left="720" w:hanging="720"/>
      </w:pPr>
      <w:r>
        <w:t>Stiling, P., and T. Cornelissen. 2005. What makes a successful biocontrol agent? A meta-analysis of biological control agent performance. Biological Control 34:236-246.</w:t>
      </w:r>
    </w:p>
    <w:p w:rsidR="009559CF" w:rsidRDefault="005A3F96">
      <w:pPr>
        <w:pStyle w:val="EndNoteBibliography"/>
        <w:spacing w:after="0"/>
        <w:ind w:left="720" w:hanging="720"/>
      </w:pPr>
      <w:r>
        <w:t>Stock, B. C., and B. X. Semmens. 2016. Unifying error structures in commonly used biotracer mixing models. Ecology 97:2562-2569.</w:t>
      </w:r>
    </w:p>
    <w:p w:rsidR="009559CF" w:rsidRDefault="005A3F96">
      <w:pPr>
        <w:pStyle w:val="EndNoteBibliography"/>
        <w:spacing w:after="0"/>
        <w:ind w:left="720" w:hanging="720"/>
      </w:pPr>
      <w:r>
        <w:t>Sunderland, K. 1999. Mechanisms underlying the effects of spiders on pest populations. Journal of Arachnology 27:308-316.</w:t>
      </w:r>
    </w:p>
    <w:p w:rsidR="009559CF" w:rsidRDefault="005A3F96">
      <w:pPr>
        <w:pStyle w:val="EndNoteBibliography"/>
        <w:spacing w:after="0"/>
        <w:ind w:left="720" w:hanging="720"/>
      </w:pPr>
      <w:r>
        <w:t>Symondson, W. O. C., K. D. Sunderland, and M. H. Greenstone. 2002. Can generalist predators be effective biocontrol agents? Annual Review of Entomology 47:561-594.</w:t>
      </w:r>
    </w:p>
    <w:p w:rsidR="009559CF" w:rsidRDefault="005A3F96">
      <w:pPr>
        <w:pStyle w:val="EndNoteBibliography"/>
        <w:spacing w:after="0"/>
        <w:ind w:left="720" w:hanging="720"/>
      </w:pPr>
      <w:r>
        <w:t>Winqvist, C., J. Bengtsson, T. Aavik, F. Berendse, L. W. Clement, S. Eggers, C. Fischer, A. Flohre, F. Geiger, J. Liira, T. Part, C. Thies, T. Tscharntke, W. W. Weisser, and R. Bommarco. 2011. Mixed effects of organic farming and landscape complexity on farmland biodiversity and biological control potential across Europe. Journal of Applied Ecology 48:570-579.</w:t>
      </w:r>
    </w:p>
    <w:p w:rsidR="009559CF" w:rsidRDefault="005A3F96">
      <w:pPr>
        <w:pStyle w:val="EndNoteBibliography"/>
        <w:ind w:left="720" w:hanging="720"/>
      </w:pPr>
      <w:r>
        <w:t>Zeileis, A., F. Cribari-Neto, B. Gruen, I. Kosmidis, A. B. Simas, A. V. Rocha, and M. A. Zeileis. 2018. Package ‘betareg’.</w:t>
      </w:r>
      <w:r w:rsidR="000B6813">
        <w:fldChar w:fldCharType="end"/>
      </w:r>
    </w:p>
    <w:p w:rsidR="009559CF" w:rsidRDefault="005A3F96">
      <w:pPr>
        <w:widowControl/>
        <w:spacing w:line="480" w:lineRule="auto"/>
      </w:pPr>
      <w:r>
        <w:rPr>
          <w:rFonts w:ascii="Arial Unicode MS" w:hAnsi="Arial Unicode MS"/>
        </w:rPr>
        <w:lastRenderedPageBreak/>
        <w:br w:type="page"/>
      </w:r>
    </w:p>
    <w:p w:rsidR="009559CF" w:rsidRDefault="005A3F96">
      <w:pPr>
        <w:spacing w:line="480" w:lineRule="auto"/>
        <w:rPr>
          <w:b/>
          <w:bCs/>
        </w:rPr>
      </w:pPr>
      <w:r>
        <w:rPr>
          <w:b/>
          <w:bCs/>
        </w:rPr>
        <w:lastRenderedPageBreak/>
        <w:t>Figure legends</w:t>
      </w:r>
    </w:p>
    <w:p w:rsidR="009559CF" w:rsidRDefault="005A3F96">
      <w:pPr>
        <w:spacing w:line="480" w:lineRule="auto"/>
      </w:pPr>
      <w:proofErr w:type="gramStart"/>
      <w:r>
        <w:rPr>
          <w:b/>
          <w:bCs/>
        </w:rPr>
        <w:t>Figure 1.</w:t>
      </w:r>
      <w:proofErr w:type="gramEnd"/>
      <w:r>
        <w:rPr>
          <w:color w:val="00B0F0"/>
          <w:u w:color="00B0F0"/>
        </w:rPr>
        <w:t xml:space="preserve">  </w:t>
      </w:r>
      <w:r>
        <w:t xml:space="preserve">(a) Map of study sites and examples of (b) organic and (c) conventional rice farms.  </w:t>
      </w:r>
    </w:p>
    <w:p w:rsidR="009559CF" w:rsidRDefault="005A3F96">
      <w:pPr>
        <w:spacing w:line="480" w:lineRule="auto"/>
      </w:pPr>
      <w:proofErr w:type="gramStart"/>
      <w:r>
        <w:rPr>
          <w:b/>
          <w:bCs/>
        </w:rPr>
        <w:t>Figure 2.</w:t>
      </w:r>
      <w:proofErr w:type="gramEnd"/>
      <w:r>
        <w:t xml:space="preserve">  </w:t>
      </w:r>
      <w:proofErr w:type="gramStart"/>
      <w:r>
        <w:t xml:space="preserve">Predators’ </w:t>
      </w:r>
      <w:proofErr w:type="spellStart"/>
      <w:r>
        <w:t>trophic</w:t>
      </w:r>
      <w:proofErr w:type="spellEnd"/>
      <w:r>
        <w:t xml:space="preserve"> niches (δ</w:t>
      </w:r>
      <w:r>
        <w:rPr>
          <w:vertAlign w:val="superscript"/>
        </w:rPr>
        <w:t>13</w:t>
      </w:r>
      <w:r>
        <w:t>C and δ</w:t>
      </w:r>
      <w:r>
        <w:rPr>
          <w:vertAlign w:val="superscript"/>
        </w:rPr>
        <w:t>15</w:t>
      </w:r>
      <w:r>
        <w:t>N) in organic and conventional farms over crop stage</w:t>
      </w:r>
      <w:ins w:id="17" w:author="CK NTU" w:date="2020-03-08T23:08:00Z">
        <w:r>
          <w:t>s</w:t>
        </w:r>
      </w:ins>
      <w:r>
        <w:t>.</w:t>
      </w:r>
      <w:proofErr w:type="gramEnd"/>
      <w:r>
        <w:t xml:space="preserve">  Note that predators at seedling stage were omitted due to insufficient sample sizes.  Each point represents a capsule sample containing one or more predator individuals.  The ovals show the 50% standard ellipse area (SEA).  Statistical analyses indicate that predator’s </w:t>
      </w:r>
      <w:proofErr w:type="spellStart"/>
      <w:r>
        <w:t>trophic</w:t>
      </w:r>
      <w:proofErr w:type="spellEnd"/>
      <w:r>
        <w:t xml:space="preserve"> niche position (</w:t>
      </w:r>
      <w:proofErr w:type="spellStart"/>
      <w:r>
        <w:t>centroid</w:t>
      </w:r>
      <w:proofErr w:type="spellEnd"/>
      <w:r>
        <w:t xml:space="preserve">) varied with farm type and crop stage, while </w:t>
      </w:r>
      <w:proofErr w:type="spellStart"/>
      <w:r>
        <w:t>trophic</w:t>
      </w:r>
      <w:proofErr w:type="spellEnd"/>
      <w:r>
        <w:t xml:space="preserve"> niche breadth (dispersion) varied with farm type only (details in Results).</w:t>
      </w:r>
    </w:p>
    <w:p w:rsidR="009559CF" w:rsidRDefault="005A3F96">
      <w:pPr>
        <w:spacing w:line="480" w:lineRule="auto"/>
      </w:pPr>
      <w:proofErr w:type="gramStart"/>
      <w:r>
        <w:rPr>
          <w:b/>
          <w:bCs/>
        </w:rPr>
        <w:t>Figure 3.</w:t>
      </w:r>
      <w:proofErr w:type="gramEnd"/>
      <w:r>
        <w:t xml:space="preserve">  </w:t>
      </w:r>
      <w:proofErr w:type="gramStart"/>
      <w:r>
        <w:t>Predators’ diet composition in organic and conventional farms over crop stage</w:t>
      </w:r>
      <w:ins w:id="18" w:author="CK NTU" w:date="2020-03-08T23:08:00Z">
        <w:r>
          <w:t>s</w:t>
        </w:r>
      </w:ins>
      <w:r>
        <w:t>.</w:t>
      </w:r>
      <w:proofErr w:type="gramEnd"/>
      <w:r>
        <w:t xml:space="preserve">  Due to insufficient sample sizes, there was no diet estimation at seedling stage.  Means and SEs were computed from the mean of Bayesian posterior draws of replicate farms.</w:t>
      </w:r>
    </w:p>
    <w:p w:rsidR="009559CF" w:rsidRDefault="005A3F96">
      <w:pPr>
        <w:spacing w:line="480" w:lineRule="auto"/>
      </w:pPr>
      <w:proofErr w:type="gramStart"/>
      <w:r>
        <w:rPr>
          <w:b/>
          <w:bCs/>
        </w:rPr>
        <w:t>Figure 4.</w:t>
      </w:r>
      <w:proofErr w:type="gramEnd"/>
      <w:r>
        <w:t xml:space="preserve">  </w:t>
      </w:r>
      <w:proofErr w:type="gramStart"/>
      <w:r>
        <w:t>Rice herbivore consumption by predators in organic and conventional farms over crop stage</w:t>
      </w:r>
      <w:ins w:id="19" w:author="CK NTU" w:date="2020-03-08T23:08:00Z">
        <w:r>
          <w:t>s</w:t>
        </w:r>
      </w:ins>
      <w:r>
        <w:t>.</w:t>
      </w:r>
      <w:proofErr w:type="gramEnd"/>
      <w:r>
        <w:t xml:space="preserve">  Error bars represent </w:t>
      </w:r>
      <w:proofErr w:type="spellStart"/>
      <w:r>
        <w:t>Tukey</w:t>
      </w:r>
      <w:proofErr w:type="spellEnd"/>
      <w:r>
        <w:t>-adjusted 95% confidence intervals.  Different letters denote statistical significance (</w:t>
      </w:r>
      <w:r>
        <w:rPr>
          <w:i/>
          <w:iCs/>
        </w:rPr>
        <w:t>P</w:t>
      </w:r>
      <w:r>
        <w:t xml:space="preserve"> &lt; 0.05).</w:t>
      </w:r>
      <w:r>
        <w:rPr>
          <w:rFonts w:ascii="Arial Unicode MS" w:hAnsi="Arial Unicode MS"/>
        </w:rPr>
        <w:br w:type="page"/>
      </w:r>
    </w:p>
    <w:p w:rsidR="009559CF" w:rsidRDefault="005A3F96">
      <w:pPr>
        <w:widowControl/>
        <w:rPr>
          <w:b/>
          <w:bCs/>
        </w:rPr>
      </w:pPr>
      <w:r>
        <w:rPr>
          <w:b/>
          <w:bCs/>
        </w:rPr>
        <w:lastRenderedPageBreak/>
        <w:t>Figure 1</w:t>
      </w:r>
    </w:p>
    <w:p w:rsidR="009559CF" w:rsidRDefault="005A3F96">
      <w:pPr>
        <w:widowControl/>
      </w:pPr>
      <w:r>
        <w:rPr>
          <w:b/>
          <w:bCs/>
        </w:rPr>
        <w:t xml:space="preserve"> </w:t>
      </w:r>
      <w:r>
        <w:rPr>
          <w:noProof/>
        </w:rPr>
        <w:drawing>
          <wp:inline distT="0" distB="0" distL="0" distR="0">
            <wp:extent cx="5727700" cy="4674228"/>
            <wp:effectExtent l="0" t="0" r="0" b="0"/>
            <wp:docPr id="1073741825" name="officeArt object" descr="Picture 1"/>
            <wp:cNvGraphicFramePr/>
            <a:graphic xmlns:a="http://schemas.openxmlformats.org/drawingml/2006/main">
              <a:graphicData uri="http://schemas.openxmlformats.org/drawingml/2006/picture">
                <pic:pic xmlns:pic="http://schemas.openxmlformats.org/drawingml/2006/picture">
                  <pic:nvPicPr>
                    <pic:cNvPr id="1073741825" name="Picture 1" descr="Picture 1"/>
                    <pic:cNvPicPr>
                      <a:picLocks noChangeAspect="1"/>
                    </pic:cNvPicPr>
                  </pic:nvPicPr>
                  <pic:blipFill>
                    <a:blip r:embed="rId8" cstate="print">
                      <a:extLst/>
                    </a:blip>
                    <a:stretch>
                      <a:fillRect/>
                    </a:stretch>
                  </pic:blipFill>
                  <pic:spPr>
                    <a:xfrm>
                      <a:off x="0" y="0"/>
                      <a:ext cx="5727700" cy="4674228"/>
                    </a:xfrm>
                    <a:prstGeom prst="rect">
                      <a:avLst/>
                    </a:prstGeom>
                    <a:ln w="12700" cap="flat">
                      <a:noFill/>
                      <a:miter lim="400000"/>
                    </a:ln>
                    <a:effectLst/>
                  </pic:spPr>
                </pic:pic>
              </a:graphicData>
            </a:graphic>
          </wp:inline>
        </w:drawing>
      </w:r>
      <w:r>
        <w:t xml:space="preserve"> </w:t>
      </w:r>
      <w:r>
        <w:rPr>
          <w:rFonts w:ascii="Arial Unicode MS" w:hAnsi="Arial Unicode MS"/>
        </w:rPr>
        <w:br w:type="page"/>
      </w:r>
    </w:p>
    <w:p w:rsidR="009559CF" w:rsidRDefault="005A3F96">
      <w:pPr>
        <w:spacing w:line="480" w:lineRule="auto"/>
      </w:pPr>
      <w:r>
        <w:rPr>
          <w:b/>
          <w:bCs/>
        </w:rPr>
        <w:lastRenderedPageBreak/>
        <w:t>Figure 2</w:t>
      </w:r>
    </w:p>
    <w:p w:rsidR="009559CF" w:rsidRDefault="005A3F96">
      <w:pPr>
        <w:spacing w:line="480" w:lineRule="auto"/>
      </w:pPr>
      <w:r>
        <w:rPr>
          <w:noProof/>
        </w:rPr>
        <w:drawing>
          <wp:inline distT="0" distB="0" distL="0" distR="0">
            <wp:extent cx="4092901" cy="3508201"/>
            <wp:effectExtent l="0" t="0" r="0" b="0"/>
            <wp:docPr id="1073741826" name="officeArt object" descr="Isospace.tiff"/>
            <wp:cNvGraphicFramePr/>
            <a:graphic xmlns:a="http://schemas.openxmlformats.org/drawingml/2006/main">
              <a:graphicData uri="http://schemas.openxmlformats.org/drawingml/2006/picture">
                <pic:pic xmlns:pic="http://schemas.openxmlformats.org/drawingml/2006/picture">
                  <pic:nvPicPr>
                    <pic:cNvPr id="1073741826" name="Isospace.tiff" descr="Isospace.tiff"/>
                    <pic:cNvPicPr>
                      <a:picLocks noChangeAspect="1"/>
                    </pic:cNvPicPr>
                  </pic:nvPicPr>
                  <pic:blipFill>
                    <a:blip r:embed="rId9" cstate="print">
                      <a:extLst/>
                    </a:blip>
                    <a:stretch>
                      <a:fillRect/>
                    </a:stretch>
                  </pic:blipFill>
                  <pic:spPr>
                    <a:xfrm>
                      <a:off x="0" y="0"/>
                      <a:ext cx="4092901" cy="3508201"/>
                    </a:xfrm>
                    <a:prstGeom prst="rect">
                      <a:avLst/>
                    </a:prstGeom>
                    <a:ln w="12700" cap="flat">
                      <a:noFill/>
                      <a:miter lim="400000"/>
                    </a:ln>
                    <a:effectLst/>
                  </pic:spPr>
                </pic:pic>
              </a:graphicData>
            </a:graphic>
          </wp:inline>
        </w:drawing>
      </w:r>
    </w:p>
    <w:p w:rsidR="009559CF" w:rsidRDefault="005A3F96">
      <w:pPr>
        <w:widowControl/>
      </w:pPr>
      <w:r>
        <w:rPr>
          <w:rFonts w:ascii="Arial Unicode MS" w:hAnsi="Arial Unicode MS"/>
        </w:rPr>
        <w:br w:type="page"/>
      </w:r>
    </w:p>
    <w:p w:rsidR="009559CF" w:rsidRDefault="005A3F96">
      <w:pPr>
        <w:spacing w:line="480" w:lineRule="auto"/>
        <w:rPr>
          <w:b/>
          <w:bCs/>
        </w:rPr>
      </w:pPr>
      <w:proofErr w:type="gramStart"/>
      <w:r>
        <w:rPr>
          <w:b/>
          <w:bCs/>
        </w:rPr>
        <w:lastRenderedPageBreak/>
        <w:t>Figure 3.</w:t>
      </w:r>
      <w:proofErr w:type="gramEnd"/>
    </w:p>
    <w:p w:rsidR="009559CF" w:rsidRDefault="005A3F96">
      <w:pPr>
        <w:spacing w:line="480" w:lineRule="auto"/>
        <w:rPr>
          <w:b/>
          <w:bCs/>
        </w:rPr>
      </w:pPr>
      <w:r>
        <w:rPr>
          <w:b/>
          <w:bCs/>
          <w:noProof/>
        </w:rPr>
        <w:drawing>
          <wp:inline distT="0" distB="0" distL="0" distR="0">
            <wp:extent cx="4696251" cy="2739481"/>
            <wp:effectExtent l="0" t="0" r="0" b="0"/>
            <wp:docPr id="1073741827" name="officeArt object" descr="Proportion_Or.Cv.tiff"/>
            <wp:cNvGraphicFramePr/>
            <a:graphic xmlns:a="http://schemas.openxmlformats.org/drawingml/2006/main">
              <a:graphicData uri="http://schemas.openxmlformats.org/drawingml/2006/picture">
                <pic:pic xmlns:pic="http://schemas.openxmlformats.org/drawingml/2006/picture">
                  <pic:nvPicPr>
                    <pic:cNvPr id="1073741827" name="Proportion_Or.Cv.tiff" descr="Proportion_Or.Cv.tiff"/>
                    <pic:cNvPicPr>
                      <a:picLocks noChangeAspect="1"/>
                    </pic:cNvPicPr>
                  </pic:nvPicPr>
                  <pic:blipFill>
                    <a:blip r:embed="rId10" cstate="print">
                      <a:extLst/>
                    </a:blip>
                    <a:stretch>
                      <a:fillRect/>
                    </a:stretch>
                  </pic:blipFill>
                  <pic:spPr>
                    <a:xfrm>
                      <a:off x="0" y="0"/>
                      <a:ext cx="4696251" cy="2739481"/>
                    </a:xfrm>
                    <a:prstGeom prst="rect">
                      <a:avLst/>
                    </a:prstGeom>
                    <a:ln w="12700" cap="flat">
                      <a:noFill/>
                      <a:miter lim="400000"/>
                    </a:ln>
                    <a:effectLst/>
                  </pic:spPr>
                </pic:pic>
              </a:graphicData>
            </a:graphic>
          </wp:inline>
        </w:drawing>
      </w:r>
    </w:p>
    <w:p w:rsidR="009559CF" w:rsidRDefault="005A3F96">
      <w:pPr>
        <w:widowControl/>
      </w:pPr>
      <w:r>
        <w:rPr>
          <w:rFonts w:ascii="Arial Unicode MS" w:hAnsi="Arial Unicode MS"/>
        </w:rPr>
        <w:br w:type="page"/>
      </w:r>
    </w:p>
    <w:p w:rsidR="009559CF" w:rsidRDefault="005A3F96">
      <w:pPr>
        <w:spacing w:line="480" w:lineRule="auto"/>
        <w:rPr>
          <w:b/>
          <w:bCs/>
        </w:rPr>
      </w:pPr>
      <w:proofErr w:type="gramStart"/>
      <w:r>
        <w:rPr>
          <w:b/>
          <w:bCs/>
        </w:rPr>
        <w:lastRenderedPageBreak/>
        <w:t>Figure 4.</w:t>
      </w:r>
      <w:proofErr w:type="gramEnd"/>
    </w:p>
    <w:p w:rsidR="009559CF" w:rsidRDefault="005A3F96">
      <w:pPr>
        <w:widowControl/>
      </w:pPr>
      <w:r>
        <w:rPr>
          <w:b/>
          <w:bCs/>
          <w:noProof/>
        </w:rPr>
        <w:drawing>
          <wp:inline distT="0" distB="0" distL="0" distR="0">
            <wp:extent cx="4200781" cy="3500650"/>
            <wp:effectExtent l="0" t="0" r="0" b="0"/>
            <wp:docPr id="1073741828" name="officeArt object" descr="Confint.Farm_Stage.tiff"/>
            <wp:cNvGraphicFramePr/>
            <a:graphic xmlns:a="http://schemas.openxmlformats.org/drawingml/2006/main">
              <a:graphicData uri="http://schemas.openxmlformats.org/drawingml/2006/picture">
                <pic:pic xmlns:pic="http://schemas.openxmlformats.org/drawingml/2006/picture">
                  <pic:nvPicPr>
                    <pic:cNvPr id="1073741828" name="Confint.Farm_Stage.tiff" descr="Confint.Farm_Stage.tiff"/>
                    <pic:cNvPicPr>
                      <a:picLocks noChangeAspect="1"/>
                    </pic:cNvPicPr>
                  </pic:nvPicPr>
                  <pic:blipFill>
                    <a:blip r:embed="rId11" cstate="print">
                      <a:extLst/>
                    </a:blip>
                    <a:stretch>
                      <a:fillRect/>
                    </a:stretch>
                  </pic:blipFill>
                  <pic:spPr>
                    <a:xfrm>
                      <a:off x="0" y="0"/>
                      <a:ext cx="4200781" cy="3500650"/>
                    </a:xfrm>
                    <a:prstGeom prst="rect">
                      <a:avLst/>
                    </a:prstGeom>
                    <a:ln w="12700" cap="flat">
                      <a:noFill/>
                      <a:miter lim="400000"/>
                    </a:ln>
                    <a:effectLst/>
                  </pic:spPr>
                </pic:pic>
              </a:graphicData>
            </a:graphic>
          </wp:inline>
        </w:drawing>
      </w:r>
    </w:p>
    <w:sectPr w:rsidR="009559CF" w:rsidSect="009559CF">
      <w:footerReference w:type="default" r:id="rId12"/>
      <w:pgSz w:w="11900" w:h="16840"/>
      <w:pgMar w:top="1440" w:right="1440" w:bottom="1440" w:left="1440" w:header="567" w:footer="567" w:gutter="0"/>
      <w:pgNumType w:start="1"/>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CK NTU" w:date="2020-03-10T18:32:00Z" w:initials="">
    <w:p w:rsidR="009559CF" w:rsidRDefault="009559CF">
      <w:pPr>
        <w:pStyle w:val="Default"/>
      </w:pPr>
    </w:p>
    <w:p w:rsidR="009559CF" w:rsidRDefault="005A3F96">
      <w:pPr>
        <w:pStyle w:val="Default"/>
        <w:rPr>
          <w:rFonts w:eastAsia="Arial Unicode MS" w:cs="Arial Unicode MS"/>
        </w:rPr>
      </w:pPr>
      <w:r>
        <w:rPr>
          <w:rFonts w:eastAsia="Arial Unicode MS" w:cs="Arial Unicode MS"/>
        </w:rPr>
        <w:t>Title: What we observed is “pest consumption increased”.  “Predators increased” seems to be too direct/active to me.  Increasing pest consumption may be due to factors</w:t>
      </w:r>
    </w:p>
    <w:p w:rsidR="00065185" w:rsidRDefault="00065185">
      <w:pPr>
        <w:pStyle w:val="Default"/>
        <w:rPr>
          <w:rFonts w:eastAsia="Arial Unicode MS" w:cs="Arial Unicode MS"/>
        </w:rPr>
      </w:pPr>
    </w:p>
    <w:p w:rsidR="00065185" w:rsidRDefault="00065185">
      <w:pPr>
        <w:pStyle w:val="Default"/>
      </w:pPr>
      <w:r>
        <w:rPr>
          <w:rFonts w:eastAsia="Arial Unicode MS" w:cs="Arial Unicode MS" w:hint="eastAsia"/>
        </w:rPr>
        <w:t>GC: Sure, let</w:t>
      </w:r>
      <w:r>
        <w:rPr>
          <w:rFonts w:eastAsia="Arial Unicode MS" w:cs="Arial Unicode MS" w:hint="eastAsia"/>
        </w:rPr>
        <w:t>’</w:t>
      </w:r>
      <w:r>
        <w:rPr>
          <w:rFonts w:eastAsia="Arial Unicode MS" w:cs="Arial Unicode MS" w:hint="eastAsia"/>
        </w:rPr>
        <w:t>s just stick to this title.</w:t>
      </w:r>
    </w:p>
  </w:comment>
  <w:comment w:id="1" w:author="CK NTU" w:date="2020-03-08T16:41:00Z" w:initials="">
    <w:p w:rsidR="009559CF" w:rsidRDefault="009559CF">
      <w:pPr>
        <w:pStyle w:val="Default"/>
      </w:pPr>
    </w:p>
    <w:p w:rsidR="009559CF" w:rsidRDefault="005A3F96">
      <w:pPr>
        <w:pStyle w:val="Default"/>
      </w:pPr>
      <w:r>
        <w:rPr>
          <w:rFonts w:eastAsia="Arial Unicode MS" w:cs="Arial Unicode MS"/>
        </w:rPr>
        <w:t>This is the average in Taiwan.  William, could you please calculate this for our farms?</w:t>
      </w:r>
    </w:p>
  </w:comment>
  <w:comment w:id="14" w:author="CK NTU" w:date="2020-03-10T18:35:00Z" w:initials="">
    <w:p w:rsidR="009559CF" w:rsidRDefault="009559CF">
      <w:pPr>
        <w:pStyle w:val="Default"/>
      </w:pPr>
    </w:p>
    <w:p w:rsidR="009559CF" w:rsidRDefault="005A3F96">
      <w:pPr>
        <w:pStyle w:val="Default"/>
        <w:rPr>
          <w:rFonts w:eastAsia="Arial Unicode MS" w:cs="Arial Unicode MS"/>
        </w:rPr>
      </w:pPr>
      <w:r>
        <w:rPr>
          <w:rFonts w:eastAsia="Arial Unicode MS" w:cs="Arial Unicode MS"/>
        </w:rPr>
        <w:t>GC, we don’t need to worry about the paired farm for now.  However, if you have extra time, you could run “pairs” as random effect and see if the results are different.</w:t>
      </w:r>
    </w:p>
    <w:p w:rsidR="003B0378" w:rsidRDefault="003B0378">
      <w:pPr>
        <w:pStyle w:val="Default"/>
        <w:rPr>
          <w:rFonts w:eastAsia="Arial Unicode MS" w:cs="Arial Unicode MS"/>
        </w:rPr>
      </w:pPr>
    </w:p>
    <w:p w:rsidR="003B0378" w:rsidRDefault="003B0378">
      <w:pPr>
        <w:pStyle w:val="Default"/>
      </w:pPr>
      <w:r>
        <w:rPr>
          <w:rFonts w:eastAsia="Arial Unicode MS" w:cs="Arial Unicode MS" w:hint="eastAsia"/>
        </w:rPr>
        <w:t>GC: Yup. I guess the main conclusions would still be the same!</w:t>
      </w:r>
    </w:p>
  </w:comment>
  <w:comment w:id="15" w:author="CK NTU" w:date="2020-03-08T23:22:00Z" w:initials="">
    <w:p w:rsidR="009559CF" w:rsidRDefault="009559CF">
      <w:pPr>
        <w:pStyle w:val="Default"/>
      </w:pPr>
    </w:p>
    <w:p w:rsidR="009559CF" w:rsidRDefault="005A3F96">
      <w:pPr>
        <w:pStyle w:val="Default"/>
      </w:pPr>
      <w:r>
        <w:rPr>
          <w:rFonts w:eastAsia="Arial Unicode MS" w:cs="Arial Unicode MS"/>
        </w:rPr>
        <w:t>It is fine to use a simple term here to discuss the meaning and implications of our findings.  If our reviewers comment on this, we will change.</w:t>
      </w:r>
    </w:p>
  </w:comment>
  <w:comment w:id="16" w:author="CK NTU" w:date="2020-03-10T18:42:00Z" w:initials="">
    <w:p w:rsidR="009559CF" w:rsidRDefault="009559CF">
      <w:pPr>
        <w:pStyle w:val="Default"/>
      </w:pPr>
    </w:p>
    <w:p w:rsidR="009559CF" w:rsidRDefault="005A3F96">
      <w:pPr>
        <w:pStyle w:val="Default"/>
        <w:rPr>
          <w:rFonts w:eastAsia="Arial Unicode MS" w:cs="Arial Unicode MS"/>
        </w:rPr>
      </w:pPr>
      <w:r>
        <w:rPr>
          <w:rFonts w:eastAsia="Arial Unicode MS" w:cs="Arial Unicode MS"/>
        </w:rPr>
        <w:t>Hi GC, I am not sure if you would like to defend our sampling methods or stable isotope mixing models here.  Please let me know.  Thanks!</w:t>
      </w:r>
    </w:p>
    <w:p w:rsidR="003B0378" w:rsidRDefault="003B0378">
      <w:pPr>
        <w:pStyle w:val="Default"/>
        <w:rPr>
          <w:rFonts w:eastAsia="Arial Unicode MS" w:cs="Arial Unicode MS"/>
        </w:rPr>
      </w:pPr>
    </w:p>
    <w:p w:rsidR="003B0378" w:rsidRDefault="003B0378">
      <w:pPr>
        <w:pStyle w:val="Default"/>
      </w:pPr>
      <w:r>
        <w:rPr>
          <w:rFonts w:eastAsia="Arial Unicode MS" w:cs="Arial Unicode MS" w:hint="eastAsia"/>
        </w:rPr>
        <w:t xml:space="preserve">GC: Actually, I added this part because one of the reviewers raised concerns about our choice of prey guilds and the use of stable isotope to </w:t>
      </w:r>
      <w:r w:rsidR="00ED2526">
        <w:rPr>
          <w:rFonts w:eastAsia="Arial Unicode MS" w:cs="Arial Unicode MS" w:hint="eastAsia"/>
        </w:rPr>
        <w:t>reveal predators</w:t>
      </w:r>
      <w:r w:rsidR="00ED2526">
        <w:rPr>
          <w:rFonts w:eastAsia="Arial Unicode MS" w:cs="Arial Unicode MS" w:hint="eastAsia"/>
        </w:rPr>
        <w:t>’</w:t>
      </w:r>
      <w:r w:rsidR="00ED2526">
        <w:rPr>
          <w:rFonts w:eastAsia="Arial Unicode MS" w:cs="Arial Unicode MS" w:hint="eastAsia"/>
        </w:rPr>
        <w:t xml:space="preserve"> diet. So I think maybe we can keep it here for now. What do you think?</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135C2" w:rsidRDefault="000135C2" w:rsidP="009559CF">
      <w:r>
        <w:separator/>
      </w:r>
    </w:p>
  </w:endnote>
  <w:endnote w:type="continuationSeparator" w:id="0">
    <w:p w:rsidR="000135C2" w:rsidRDefault="000135C2" w:rsidP="009559CF">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8"/>
    <w:family w:val="swiss"/>
    <w:pitch w:val="variable"/>
    <w:sig w:usb0="F7FFAFFF" w:usb1="E9DFFFFF" w:usb2="0000003F" w:usb3="00000000" w:csb0="003F01FF" w:csb1="00000000"/>
  </w:font>
  <w:font w:name="Helvetica Neue">
    <w:altName w:val="Times New Roman"/>
    <w:charset w:val="00"/>
    <w:family w:val="roman"/>
    <w:pitch w:val="default"/>
    <w:sig w:usb0="00000000" w:usb1="00000000" w:usb2="00000000" w:usb3="00000000" w:csb0="00000000" w:csb1="00000000"/>
  </w:font>
  <w:font w:name="新細明體">
    <w:altName w:val="PMingLiU"/>
    <w:panose1 w:val="02020500000000000000"/>
    <w:charset w:val="88"/>
    <w:family w:val="roman"/>
    <w:pitch w:val="variable"/>
    <w:sig w:usb0="A00002FF" w:usb1="28CFFCFA" w:usb2="00000016" w:usb3="00000000" w:csb0="00100001" w:csb1="00000000"/>
  </w:font>
  <w:font w:name="微軟正黑體">
    <w:panose1 w:val="020B0604030504040204"/>
    <w:charset w:val="88"/>
    <w:family w:val="swiss"/>
    <w:pitch w:val="variable"/>
    <w:sig w:usb0="00000087" w:usb1="288F4000" w:usb2="00000016" w:usb3="00000000" w:csb0="00100009"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59CF" w:rsidRDefault="000B6813">
    <w:pPr>
      <w:pStyle w:val="a4"/>
      <w:jc w:val="center"/>
    </w:pPr>
    <w:r>
      <w:fldChar w:fldCharType="begin"/>
    </w:r>
    <w:r w:rsidR="005A3F96">
      <w:instrText xml:space="preserve"> PAGE </w:instrText>
    </w:r>
    <w:r>
      <w:fldChar w:fldCharType="separate"/>
    </w:r>
    <w:r w:rsidR="00630773">
      <w:rPr>
        <w:noProof/>
      </w:rPr>
      <w:t>6</w:t>
    </w:r>
    <w: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135C2" w:rsidRDefault="000135C2" w:rsidP="009559CF">
      <w:r>
        <w:separator/>
      </w:r>
    </w:p>
  </w:footnote>
  <w:footnote w:type="continuationSeparator" w:id="0">
    <w:p w:rsidR="000135C2" w:rsidRDefault="000135C2" w:rsidP="009559CF">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isplayBackgroundShape/>
  <w:proofState w:spelling="clean" w:grammar="clean"/>
  <w:trackRevisions/>
  <w:defaultTabStop w:val="480"/>
  <w:characterSpacingControl w:val="doNotCompress"/>
  <w:hdrShapeDefaults>
    <o:shapedefaults v:ext="edit" spidmax="6146"/>
  </w:hdrShapeDefaults>
  <w:footnotePr>
    <w:footnote w:id="-1"/>
    <w:footnote w:id="0"/>
  </w:footnotePr>
  <w:endnotePr>
    <w:endnote w:id="-1"/>
    <w:endnote w:id="0"/>
  </w:endnotePr>
  <w:compat>
    <w:useFELayout/>
  </w:compat>
  <w:rsids>
    <w:rsidRoot w:val="009559CF"/>
    <w:rsid w:val="000135C2"/>
    <w:rsid w:val="00065185"/>
    <w:rsid w:val="000B6813"/>
    <w:rsid w:val="000D155F"/>
    <w:rsid w:val="00196B83"/>
    <w:rsid w:val="003B0378"/>
    <w:rsid w:val="005A3F96"/>
    <w:rsid w:val="00630773"/>
    <w:rsid w:val="009559CF"/>
    <w:rsid w:val="00D44F1F"/>
    <w:rsid w:val="00ED252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Arial Unicode MS" w:hAnsi="Times New Roman" w:cs="Times New Roman"/>
        <w:bdr w:val="nil"/>
        <w:lang w:val="en-US" w:eastAsia="zh-TW"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9559CF"/>
    <w:pPr>
      <w:widowControl w:val="0"/>
    </w:pPr>
    <w:rPr>
      <w:rFonts w:cs="Arial Unicode MS"/>
      <w:color w:val="000000"/>
      <w:kern w:val="2"/>
      <w:sz w:val="24"/>
      <w:szCs w:val="24"/>
      <w:u w:color="000000"/>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9559CF"/>
    <w:rPr>
      <w:u w:val="single"/>
    </w:rPr>
  </w:style>
  <w:style w:type="table" w:customStyle="1" w:styleId="TableNormal">
    <w:name w:val="Table Normal"/>
    <w:rsid w:val="009559CF"/>
    <w:tblPr>
      <w:tblInd w:w="0" w:type="dxa"/>
      <w:tblCellMar>
        <w:top w:w="0" w:type="dxa"/>
        <w:left w:w="0" w:type="dxa"/>
        <w:bottom w:w="0" w:type="dxa"/>
        <w:right w:w="0" w:type="dxa"/>
      </w:tblCellMar>
    </w:tblPr>
  </w:style>
  <w:style w:type="paragraph" w:customStyle="1" w:styleId="HeaderFooter">
    <w:name w:val="Header &amp; Footer"/>
    <w:rsid w:val="009559CF"/>
    <w:pPr>
      <w:tabs>
        <w:tab w:val="right" w:pos="9020"/>
      </w:tabs>
    </w:pPr>
    <w:rPr>
      <w:rFonts w:ascii="Helvetica Neue" w:hAnsi="Helvetica Neue" w:cs="Arial Unicode MS"/>
      <w:color w:val="000000"/>
      <w:sz w:val="24"/>
      <w:szCs w:val="24"/>
    </w:rPr>
  </w:style>
  <w:style w:type="paragraph" w:styleId="a4">
    <w:name w:val="footer"/>
    <w:rsid w:val="009559CF"/>
    <w:pPr>
      <w:tabs>
        <w:tab w:val="center" w:pos="4153"/>
        <w:tab w:val="right" w:pos="8306"/>
      </w:tabs>
    </w:pPr>
    <w:rPr>
      <w:rFonts w:cs="Arial Unicode MS"/>
      <w:color w:val="000000"/>
      <w:u w:color="000000"/>
    </w:rPr>
  </w:style>
  <w:style w:type="paragraph" w:styleId="a5">
    <w:name w:val="No Spacing"/>
    <w:rsid w:val="009559CF"/>
    <w:pPr>
      <w:widowControl w:val="0"/>
    </w:pPr>
    <w:rPr>
      <w:rFonts w:cs="Arial Unicode MS"/>
      <w:color w:val="000000"/>
      <w:sz w:val="24"/>
      <w:szCs w:val="24"/>
      <w:u w:color="000000"/>
    </w:rPr>
  </w:style>
  <w:style w:type="paragraph" w:customStyle="1" w:styleId="Default">
    <w:name w:val="Default"/>
    <w:rsid w:val="009559CF"/>
    <w:rPr>
      <w:rFonts w:ascii="Helvetica Neue" w:eastAsia="Helvetica Neue" w:hAnsi="Helvetica Neue" w:cs="Helvetica Neue"/>
      <w:color w:val="000000"/>
      <w:sz w:val="22"/>
      <w:szCs w:val="22"/>
    </w:rPr>
  </w:style>
  <w:style w:type="character" w:customStyle="1" w:styleId="Hyperlink0">
    <w:name w:val="Hyperlink.0"/>
    <w:basedOn w:val="a3"/>
    <w:rsid w:val="009559CF"/>
    <w:rPr>
      <w:color w:val="0000FF"/>
      <w:u w:val="single" w:color="0000FF"/>
    </w:rPr>
  </w:style>
  <w:style w:type="paragraph" w:customStyle="1" w:styleId="Normal1">
    <w:name w:val="Normal1"/>
    <w:rsid w:val="009559CF"/>
    <w:pPr>
      <w:widowControl w:val="0"/>
    </w:pPr>
    <w:rPr>
      <w:rFonts w:eastAsia="Times New Roman"/>
      <w:color w:val="000000"/>
      <w:sz w:val="24"/>
      <w:szCs w:val="24"/>
      <w:u w:color="000000"/>
    </w:rPr>
  </w:style>
  <w:style w:type="paragraph" w:styleId="a6">
    <w:name w:val="List Paragraph"/>
    <w:rsid w:val="009559CF"/>
    <w:pPr>
      <w:widowControl w:val="0"/>
      <w:ind w:left="480"/>
    </w:pPr>
    <w:rPr>
      <w:rFonts w:cs="Arial Unicode MS"/>
      <w:color w:val="000000"/>
      <w:sz w:val="24"/>
      <w:szCs w:val="24"/>
      <w:u w:color="000000"/>
    </w:rPr>
  </w:style>
  <w:style w:type="paragraph" w:customStyle="1" w:styleId="EndNoteBibliography">
    <w:name w:val="EndNote Bibliography"/>
    <w:rsid w:val="009559CF"/>
    <w:pPr>
      <w:widowControl w:val="0"/>
      <w:spacing w:after="200"/>
      <w:jc w:val="both"/>
    </w:pPr>
    <w:rPr>
      <w:rFonts w:eastAsia="Times New Roman"/>
      <w:color w:val="000000"/>
      <w:sz w:val="24"/>
      <w:szCs w:val="24"/>
      <w:u w:color="000000"/>
    </w:rPr>
  </w:style>
  <w:style w:type="paragraph" w:styleId="a7">
    <w:name w:val="annotation text"/>
    <w:basedOn w:val="a"/>
    <w:link w:val="a8"/>
    <w:uiPriority w:val="99"/>
    <w:semiHidden/>
    <w:unhideWhenUsed/>
    <w:rsid w:val="009559CF"/>
    <w:rPr>
      <w:sz w:val="20"/>
      <w:szCs w:val="20"/>
    </w:rPr>
  </w:style>
  <w:style w:type="character" w:customStyle="1" w:styleId="a8">
    <w:name w:val="註解文字 字元"/>
    <w:basedOn w:val="a0"/>
    <w:link w:val="a7"/>
    <w:uiPriority w:val="99"/>
    <w:semiHidden/>
    <w:rsid w:val="009559CF"/>
    <w:rPr>
      <w:rFonts w:cs="Arial Unicode MS"/>
      <w:color w:val="000000"/>
      <w:kern w:val="2"/>
      <w:u w:color="000000"/>
    </w:rPr>
  </w:style>
  <w:style w:type="character" w:styleId="a9">
    <w:name w:val="annotation reference"/>
    <w:basedOn w:val="a0"/>
    <w:uiPriority w:val="99"/>
    <w:semiHidden/>
    <w:unhideWhenUsed/>
    <w:rsid w:val="009559CF"/>
    <w:rPr>
      <w:sz w:val="16"/>
      <w:szCs w:val="16"/>
    </w:rPr>
  </w:style>
  <w:style w:type="paragraph" w:styleId="aa">
    <w:name w:val="Balloon Text"/>
    <w:basedOn w:val="a"/>
    <w:link w:val="ab"/>
    <w:uiPriority w:val="99"/>
    <w:semiHidden/>
    <w:unhideWhenUsed/>
    <w:rsid w:val="00065185"/>
    <w:rPr>
      <w:rFonts w:ascii="新細明體" w:eastAsia="新細明體"/>
      <w:sz w:val="18"/>
      <w:szCs w:val="18"/>
    </w:rPr>
  </w:style>
  <w:style w:type="character" w:customStyle="1" w:styleId="ab">
    <w:name w:val="註解方塊文字 字元"/>
    <w:basedOn w:val="a0"/>
    <w:link w:val="aa"/>
    <w:uiPriority w:val="99"/>
    <w:semiHidden/>
    <w:rsid w:val="00065185"/>
    <w:rPr>
      <w:rFonts w:ascii="新細明體" w:eastAsia="新細明體" w:cs="Arial Unicode MS"/>
      <w:color w:val="000000"/>
      <w:kern w:val="2"/>
      <w:sz w:val="18"/>
      <w:szCs w:val="18"/>
      <w:u w:color="000000"/>
    </w:rPr>
  </w:style>
  <w:style w:type="paragraph" w:styleId="ac">
    <w:name w:val="header"/>
    <w:basedOn w:val="a"/>
    <w:link w:val="ad"/>
    <w:uiPriority w:val="99"/>
    <w:semiHidden/>
    <w:unhideWhenUsed/>
    <w:rsid w:val="00065185"/>
    <w:pPr>
      <w:tabs>
        <w:tab w:val="center" w:pos="4320"/>
        <w:tab w:val="right" w:pos="8640"/>
      </w:tabs>
    </w:pPr>
  </w:style>
  <w:style w:type="character" w:customStyle="1" w:styleId="ad">
    <w:name w:val="頁首 字元"/>
    <w:basedOn w:val="a0"/>
    <w:link w:val="ac"/>
    <w:uiPriority w:val="99"/>
    <w:semiHidden/>
    <w:rsid w:val="00065185"/>
    <w:rPr>
      <w:rFonts w:cs="Arial Unicode MS"/>
      <w:color w:val="000000"/>
      <w:kern w:val="2"/>
      <w:sz w:val="24"/>
      <w:szCs w:val="24"/>
      <w:u w:color="000000"/>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ckho@ntu.edu.tw" TargetMode="Externa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4.tiff"/><Relationship Id="rId5" Type="http://schemas.openxmlformats.org/officeDocument/2006/relationships/endnotes" Target="endnotes.xml"/><Relationship Id="rId10" Type="http://schemas.openxmlformats.org/officeDocument/2006/relationships/image" Target="media/image3.tiff"/><Relationship Id="rId4" Type="http://schemas.openxmlformats.org/officeDocument/2006/relationships/footnotes" Target="footnote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佈景主題">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佈景主題">
      <a:majorFont>
        <a:latin typeface="Helvetica Neue"/>
        <a:ea typeface="Helvetica Neue"/>
        <a:cs typeface="Helvetica Neue"/>
      </a:majorFont>
      <a:minorFont>
        <a:latin typeface="Helvetica Neue"/>
        <a:ea typeface="Helvetica Neue"/>
        <a:cs typeface="Helvetica Neue"/>
      </a:minorFont>
    </a:fontScheme>
    <a:fmtScheme name="Office 佈景主題">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25</Pages>
  <Words>27417</Words>
  <Characters>156279</Characters>
  <Application>Microsoft Office Word</Application>
  <DocSecurity>0</DocSecurity>
  <Lines>1302</Lines>
  <Paragraphs>366</Paragraphs>
  <ScaleCrop>false</ScaleCrop>
  <Company>.</Company>
  <LinksUpToDate>false</LinksUpToDate>
  <CharactersWithSpaces>1833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p:lastModifiedBy>
  <cp:revision>6</cp:revision>
  <dcterms:created xsi:type="dcterms:W3CDTF">2020-03-11T01:31:00Z</dcterms:created>
  <dcterms:modified xsi:type="dcterms:W3CDTF">2020-03-13T05:10:00Z</dcterms:modified>
</cp:coreProperties>
</file>